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horseweed  </w:t>
      </w:r>
      <w:r w:rsidR="00B67191" w:rsidRPr="00C17972">
        <w:t>(</w:t>
      </w:r>
      <w:r w:rsidR="00B67191" w:rsidRPr="00C17972">
        <w:rPr>
          <w:i/>
        </w:rPr>
        <w:t>Conyza canadensis</w:t>
      </w:r>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Meilan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iangzhen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Junming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Del="002119C8" w:rsidRDefault="00A65DCE" w:rsidP="002119C8">
      <w:pPr>
        <w:autoSpaceDE w:val="0"/>
        <w:autoSpaceDN w:val="0"/>
        <w:adjustRightInd w:val="0"/>
        <w:spacing w:after="0" w:line="480" w:lineRule="auto"/>
        <w:ind w:firstLine="432"/>
        <w:rPr>
          <w:del w:id="5" w:author="Liu, Jun" w:date="2016-12-03T17:36:00Z"/>
          <w:rFonts w:ascii="Times New Roman" w:hAnsi="Times New Roman"/>
          <w:szCs w:val="24"/>
        </w:rPr>
        <w:pPrChange w:id="6" w:author="Liu, Jun" w:date="2016-12-03T17:36:00Z">
          <w:pPr>
            <w:autoSpaceDE w:val="0"/>
            <w:autoSpaceDN w:val="0"/>
            <w:adjustRightInd w:val="0"/>
            <w:spacing w:after="0" w:line="480" w:lineRule="auto"/>
          </w:pPr>
        </w:pPrChange>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r w:rsidR="00EA642A" w:rsidRPr="006947B3">
        <w:rPr>
          <w:rFonts w:ascii="Times New Roman" w:hAnsi="Times New Roman"/>
          <w:i/>
          <w:szCs w:val="24"/>
        </w:rPr>
        <w:t>Conyza canadensis</w:t>
      </w:r>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6947B3">
        <w:rPr>
          <w:rFonts w:ascii="Times New Roman" w:hAnsi="Times New Roman"/>
          <w:szCs w:val="24"/>
        </w:rPr>
        <w:t xml:space="preserve">. Yet, </w:t>
      </w:r>
      <w:r w:rsidR="00A073F2" w:rsidRPr="006947B3">
        <w:rPr>
          <w:rFonts w:ascii="Times New Roman" w:hAnsi="Times New Roman"/>
          <w:szCs w:val="24"/>
        </w:rPr>
        <w:t xml:space="preserve">a literature review </w:t>
      </w:r>
      <w:r w:rsidR="005A16CB" w:rsidRPr="006947B3">
        <w:rPr>
          <w:rFonts w:ascii="Times New Roman" w:hAnsi="Times New Roman"/>
          <w:szCs w:val="24"/>
        </w:rPr>
        <w:t>indicates</w:t>
      </w:r>
      <w:r w:rsidRPr="006947B3">
        <w:rPr>
          <w:rFonts w:ascii="Times New Roman" w:hAnsi="Times New Roman"/>
          <w:szCs w:val="24"/>
        </w:rPr>
        <w:t xml:space="preserve"> there </w:t>
      </w:r>
      <w:r w:rsidR="00603766">
        <w:rPr>
          <w:rFonts w:ascii="Times New Roman" w:hAnsi="Times New Roman"/>
          <w:szCs w:val="24"/>
        </w:rPr>
        <w:t>is no</w:t>
      </w:r>
      <w:r w:rsidRPr="006947B3">
        <w:rPr>
          <w:rFonts w:ascii="Times New Roman" w:hAnsi="Times New Roman"/>
          <w:szCs w:val="24"/>
        </w:rPr>
        <w:t xml:space="preserve"> experimental data on horseweed dyn</w:t>
      </w:r>
      <w:r w:rsidR="00603766">
        <w:rPr>
          <w:rFonts w:ascii="Times New Roman" w:hAnsi="Times New Roman"/>
          <w:szCs w:val="24"/>
        </w:rPr>
        <w:t>amic (hourly) seed production and</w:t>
      </w:r>
      <w:r w:rsidRPr="006947B3">
        <w:rPr>
          <w:rFonts w:ascii="Times New Roman" w:hAnsi="Times New Roman"/>
          <w:szCs w:val="24"/>
        </w:rPr>
        <w:t xml:space="preserve"> horizontal dispersion and deposition. </w:t>
      </w:r>
      <w:r w:rsidR="0027133A" w:rsidRPr="006947B3">
        <w:rPr>
          <w:rFonts w:ascii="Times New Roman" w:hAnsi="Times New Roman"/>
          <w:szCs w:val="24"/>
        </w:rPr>
        <w:t xml:space="preserve">T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2119C8">
      <w:pPr>
        <w:autoSpaceDE w:val="0"/>
        <w:autoSpaceDN w:val="0"/>
        <w:adjustRightInd w:val="0"/>
        <w:spacing w:after="0" w:line="480" w:lineRule="auto"/>
        <w:ind w:firstLine="432"/>
        <w:rPr>
          <w:rFonts w:ascii="Times New Roman" w:hAnsi="Times New Roman"/>
          <w:szCs w:val="24"/>
        </w:rPr>
        <w:pPrChange w:id="7" w:author="Liu, Jun" w:date="2016-12-03T17:36:00Z">
          <w:pPr>
            <w:autoSpaceDE w:val="0"/>
            <w:autoSpaceDN w:val="0"/>
            <w:adjustRightInd w:val="0"/>
            <w:spacing w:after="0" w:line="480" w:lineRule="auto"/>
          </w:pPr>
        </w:pPrChange>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r w:rsidR="00EA642A" w:rsidRPr="006947B3">
        <w:rPr>
          <w:rFonts w:ascii="Times New Roman" w:hAnsi="Times New Roman"/>
          <w:i/>
          <w:szCs w:val="24"/>
        </w:rPr>
        <w:t>Conyza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with a pappus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B749C9" w:rsidR="0027133A" w:rsidRPr="006947B3" w:rsidRDefault="0027133A" w:rsidP="00CF5271">
      <w:pPr>
        <w:spacing w:line="480" w:lineRule="auto"/>
        <w:ind w:firstLine="720"/>
      </w:pPr>
      <w:r w:rsidRPr="006947B3">
        <w:rPr>
          <w:rFonts w:ascii="Times New Roman" w:hAnsi="Times New Roman"/>
          <w:szCs w:val="24"/>
        </w:rPr>
        <w:t xml:space="preserve">The objectives of the present study were to: </w:t>
      </w:r>
      <w:ins w:id="8" w:author="Liu, Jun" w:date="2016-12-03T09:14:00Z">
        <w:r w:rsidR="00EE73AA" w:rsidRPr="00EE73AA">
          <w:rPr>
            <w:rFonts w:ascii="Times New Roman" w:hAnsi="Times New Roman"/>
            <w:szCs w:val="24"/>
          </w:rPr>
          <w:t xml:space="preserve">1) measure the dynamic atmospheric parameters (on the order of an hour) and under the dynamic meteorological context, the hourly horseweed </w:t>
        </w:r>
        <w:r w:rsidR="00182170">
          <w:rPr>
            <w:rFonts w:ascii="Times New Roman" w:hAnsi="Times New Roman"/>
            <w:szCs w:val="24"/>
          </w:rPr>
          <w:lastRenderedPageBreak/>
          <w:t xml:space="preserve">seed emission; </w:t>
        </w:r>
        <w:r w:rsidR="00EE73AA" w:rsidRPr="00EE73AA">
          <w:rPr>
            <w:rFonts w:ascii="Times New Roman" w:hAnsi="Times New Roman"/>
            <w:szCs w:val="24"/>
          </w:rPr>
          <w:t xml:space="preserve"> 2) measure horseweed seed dispersion and deposition in the vertical direction (up to 100m) and in the horizontal direction (up to 1000m); 3) quantify the correlation between horseweed seed emission, dispersion, and deposition and atmospheric parameters</w:t>
        </w:r>
        <w:r w:rsidR="00EE73AA">
          <w:rPr>
            <w:rFonts w:ascii="Times New Roman" w:hAnsi="Times New Roman"/>
            <w:szCs w:val="24"/>
          </w:rPr>
          <w:t>.</w:t>
        </w:r>
      </w:ins>
      <w:del w:id="9" w:author="Unknown">
        <w:r w:rsidRPr="00EE73AA" w:rsidDel="00EE73AA">
          <w:rPr>
            <w:rFonts w:ascii="Times New Roman" w:hAnsi="Times New Roman"/>
            <w:szCs w:val="24"/>
          </w:rPr>
          <w:delText>1</w:delText>
        </w:r>
      </w:del>
      <w:del w:id="10" w:author="Liu, Jun" w:date="2016-12-03T09:14:00Z">
        <w:r w:rsidRPr="006947B3" w:rsidDel="00EE73AA">
          <w:rPr>
            <w:rFonts w:ascii="Times New Roman" w:hAnsi="Times New Roman"/>
            <w:szCs w:val="24"/>
          </w:rPr>
          <w:delText xml:space="preserve">) measure </w:delText>
        </w:r>
        <w:r w:rsidR="003561E9" w:rsidRPr="006947B3" w:rsidDel="00EE73AA">
          <w:rPr>
            <w:rFonts w:ascii="Times New Roman" w:hAnsi="Times New Roman"/>
            <w:szCs w:val="24"/>
          </w:rPr>
          <w:delText xml:space="preserve">the </w:delText>
        </w:r>
        <w:r w:rsidRPr="006947B3" w:rsidDel="00EE73AA">
          <w:rPr>
            <w:rFonts w:ascii="Times New Roman" w:hAnsi="Times New Roman"/>
            <w:szCs w:val="24"/>
          </w:rPr>
          <w:delText>atmospheric dynamic (on the order of an hour)</w:delText>
        </w:r>
        <w:r w:rsidR="003561E9" w:rsidRPr="006947B3" w:rsidDel="00EE73AA">
          <w:rPr>
            <w:rFonts w:ascii="Times New Roman" w:hAnsi="Times New Roman"/>
            <w:szCs w:val="24"/>
          </w:rPr>
          <w:delText xml:space="preserve"> and</w:delText>
        </w:r>
        <w:r w:rsidRPr="006947B3" w:rsidDel="00EE73AA">
          <w:rPr>
            <w:rFonts w:ascii="Times New Roman" w:hAnsi="Times New Roman"/>
            <w:szCs w:val="24"/>
          </w:rPr>
          <w:delText xml:space="preserve"> horseweed </w:delText>
        </w:r>
        <w:r w:rsidR="0027270B" w:rsidRPr="006947B3" w:rsidDel="00EE73AA">
          <w:rPr>
            <w:rFonts w:ascii="Times New Roman" w:hAnsi="Times New Roman"/>
            <w:szCs w:val="24"/>
          </w:rPr>
          <w:delText>seed</w:delText>
        </w:r>
        <w:r w:rsidRPr="006947B3" w:rsidDel="00EE73AA">
          <w:rPr>
            <w:rFonts w:ascii="Times New Roman" w:hAnsi="Times New Roman"/>
            <w:szCs w:val="24"/>
          </w:rPr>
          <w:delText xml:space="preserve"> emission, dispersion, and deposition in the vertical direction (up to 100 m) and in the horizontal direction (up to 1000 m); and 2) quantify the correlation between horseweed </w:delText>
        </w:r>
        <w:r w:rsidR="00930509" w:rsidRPr="006947B3" w:rsidDel="00EE73AA">
          <w:rPr>
            <w:rFonts w:ascii="Times New Roman" w:hAnsi="Times New Roman"/>
            <w:szCs w:val="24"/>
          </w:rPr>
          <w:delText xml:space="preserve">seed </w:delText>
        </w:r>
        <w:r w:rsidRPr="006947B3" w:rsidDel="00EE73AA">
          <w:rPr>
            <w:rFonts w:ascii="Times New Roman" w:hAnsi="Times New Roman"/>
            <w:szCs w:val="24"/>
          </w:rPr>
          <w:delText>emission, dispersion, and deposition and atmospheric parameters</w:delText>
        </w:r>
      </w:del>
      <w:r w:rsidRPr="006947B3">
        <w:rPr>
          <w:rFonts w:ascii="Times New Roman" w:hAnsi="Times New Roman"/>
          <w:szCs w:val="24"/>
        </w:rPr>
        <w:t xml:space="preserve">. </w:t>
      </w:r>
    </w:p>
    <w:p w14:paraId="76D04C37" w14:textId="12A8A836" w:rsidR="00056E9E" w:rsidRPr="00CF5271" w:rsidRDefault="004C1725" w:rsidP="00CF5271">
      <w:pPr>
        <w:pStyle w:val="Heading1"/>
        <w:spacing w:line="480" w:lineRule="auto"/>
        <w:rPr>
          <w:rStyle w:val="BDAbstractTitleChar"/>
          <w:rFonts w:ascii="Times New Roman" w:hAnsi="Times New Roman"/>
          <w:b/>
          <w:kern w:val="32"/>
          <w:sz w:val="24"/>
          <w:szCs w:val="24"/>
          <w:rPrChange w:id="11" w:author="Liu, Jun" w:date="2016-12-03T09:20:00Z">
            <w:rPr>
              <w:rStyle w:val="BDAbstractTitleChar"/>
              <w:rFonts w:ascii="Times New Roman" w:hAnsi="Times New Roman"/>
              <w:kern w:val="32"/>
              <w:sz w:val="24"/>
              <w:szCs w:val="24"/>
            </w:rPr>
          </w:rPrChange>
        </w:rPr>
        <w:pPrChange w:id="12" w:author="Liu, Jun" w:date="2016-12-03T09:20:00Z">
          <w:pPr>
            <w:pStyle w:val="Heading1"/>
          </w:pPr>
        </w:pPrChange>
      </w:pPr>
      <w:r w:rsidRPr="00C17972">
        <w:rPr>
          <w:rStyle w:val="BDAbstractTitleChar"/>
          <w:rFonts w:ascii="Times New Roman" w:hAnsi="Times New Roman"/>
          <w:b/>
          <w:kern w:val="32"/>
          <w:sz w:val="24"/>
          <w:szCs w:val="24"/>
        </w:rPr>
        <w:t>Materials and methods</w:t>
      </w:r>
    </w:p>
    <w:p w14:paraId="5A9F1D2C" w14:textId="4709DB34" w:rsidR="004C3E32" w:rsidRPr="006947B3" w:rsidRDefault="0027133A" w:rsidP="00CF5271">
      <w:pPr>
        <w:spacing w:line="480" w:lineRule="auto"/>
        <w:ind w:firstLine="720"/>
        <w:rPr>
          <w:rFonts w:ascii="Times New Roman" w:hAnsi="Times New Roman"/>
          <w:szCs w:val="24"/>
        </w:rPr>
        <w:pPrChange w:id="13" w:author="Liu, Jun" w:date="2016-12-03T09:20:00Z">
          <w:pPr>
            <w:spacing w:line="480" w:lineRule="auto"/>
            <w:ind w:firstLine="720"/>
          </w:pPr>
        </w:pPrChange>
      </w:pPr>
      <w:r w:rsidRPr="006947B3">
        <w:rPr>
          <w:rFonts w:ascii="Times New Roman" w:hAnsi="Times New Roman"/>
          <w:szCs w:val="24"/>
        </w:rPr>
        <w:t xml:space="preserve">The experiment was </w:t>
      </w:r>
      <w:ins w:id="14" w:author="Liu, Jun" w:date="2016-12-03T09:25:00Z">
        <w:r w:rsidR="00162431">
          <w:rPr>
            <w:rFonts w:ascii="Times New Roman" w:hAnsi="Times New Roman"/>
            <w:szCs w:val="24"/>
          </w:rPr>
          <w:t xml:space="preserve">through the whole </w:t>
        </w:r>
      </w:ins>
      <w:ins w:id="15" w:author="Liu, Jun" w:date="2016-12-03T09:27:00Z">
        <w:r w:rsidR="00162431" w:rsidRPr="00D466E7">
          <w:rPr>
            <w:rFonts w:ascii="Times New Roman" w:hAnsi="Times New Roman"/>
            <w:szCs w:val="24"/>
          </w:rPr>
          <w:t xml:space="preserve">entire </w:t>
        </w:r>
        <w:r w:rsidR="00162431">
          <w:rPr>
            <w:rFonts w:ascii="Times New Roman" w:hAnsi="Times New Roman"/>
            <w:szCs w:val="24"/>
          </w:rPr>
          <w:t xml:space="preserve">flowering and </w:t>
        </w:r>
        <w:r w:rsidR="00162431" w:rsidRPr="00D466E7">
          <w:rPr>
            <w:rFonts w:ascii="Times New Roman" w:hAnsi="Times New Roman"/>
            <w:szCs w:val="24"/>
          </w:rPr>
          <w:t xml:space="preserve">seed-shedding season </w:t>
        </w:r>
      </w:ins>
      <w:del w:id="16" w:author="Liu, Jun" w:date="2016-12-03T09:27:00Z">
        <w:r w:rsidRPr="006947B3" w:rsidDel="00162431">
          <w:rPr>
            <w:rFonts w:ascii="Times New Roman" w:hAnsi="Times New Roman"/>
            <w:szCs w:val="24"/>
          </w:rPr>
          <w:delText xml:space="preserve">conducted </w:delText>
        </w:r>
      </w:del>
      <w:r w:rsidRPr="006947B3">
        <w:rPr>
          <w:rFonts w:ascii="Times New Roman" w:hAnsi="Times New Roman"/>
          <w:szCs w:val="24"/>
        </w:rPr>
        <w:t xml:space="preserve">from 23 Aug to 12 Oct 2013 on the South Research Farm, University </w:t>
      </w:r>
      <w:del w:id="17" w:author="Liu, Jun" w:date="2016-12-03T09:20:00Z">
        <w:r w:rsidRPr="006947B3" w:rsidDel="00162431">
          <w:rPr>
            <w:rFonts w:ascii="Times New Roman" w:hAnsi="Times New Roman"/>
            <w:szCs w:val="24"/>
          </w:rPr>
          <w:delText xml:space="preserve"> </w:delText>
        </w:r>
      </w:del>
      <w:r w:rsidRPr="006947B3">
        <w:rPr>
          <w:rFonts w:ascii="Times New Roman" w:hAnsi="Times New Roman"/>
          <w:szCs w:val="24"/>
        </w:rPr>
        <w:t>of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rsidP="00162431">
      <w:pPr>
        <w:pStyle w:val="Heading2"/>
        <w:spacing w:line="480" w:lineRule="auto"/>
        <w:rPr>
          <w:rFonts w:ascii="Times New Roman" w:hAnsi="Times New Roman"/>
          <w:sz w:val="22"/>
          <w:szCs w:val="22"/>
        </w:rPr>
        <w:pPrChange w:id="18" w:author="Liu, Jun" w:date="2016-12-03T09:20:00Z">
          <w:pPr>
            <w:pStyle w:val="Heading2"/>
          </w:pPr>
        </w:pPrChange>
      </w:pPr>
      <w:r w:rsidRPr="00C17972">
        <w:rPr>
          <w:rFonts w:ascii="Times New Roman" w:hAnsi="Times New Roman" w:cs="Times New Roman"/>
          <w:sz w:val="22"/>
          <w:szCs w:val="22"/>
        </w:rPr>
        <w:t>Experimental site</w:t>
      </w:r>
    </w:p>
    <w:p w14:paraId="61295299" w14:textId="72272901" w:rsidR="00900F6B" w:rsidRPr="006947B3" w:rsidRDefault="0027133A" w:rsidP="00157F48">
      <w:pPr>
        <w:autoSpaceDE w:val="0"/>
        <w:autoSpaceDN w:val="0"/>
        <w:adjustRightInd w:val="0"/>
        <w:spacing w:after="0" w:line="480" w:lineRule="auto"/>
        <w:ind w:firstLine="576"/>
        <w:rPr>
          <w:rFonts w:ascii="Times New Roman" w:hAnsi="Times New Roman"/>
          <w:szCs w:val="24"/>
        </w:rPr>
        <w:pPrChange w:id="19" w:author="Liu, Jun" w:date="2016-12-03T09:29:00Z">
          <w:pPr>
            <w:autoSpaceDE w:val="0"/>
            <w:autoSpaceDN w:val="0"/>
            <w:adjustRightInd w:val="0"/>
            <w:spacing w:after="0" w:line="480" w:lineRule="auto"/>
          </w:pPr>
        </w:pPrChange>
      </w:pPr>
      <w:r w:rsidRPr="006947B3">
        <w:rPr>
          <w:rFonts w:ascii="Times New Roman" w:hAnsi="Times New Roman"/>
          <w:szCs w:val="24"/>
        </w:rPr>
        <w:t xml:space="preserve">The experimental </w:t>
      </w:r>
      <w:ins w:id="20" w:author="Liu, Jun" w:date="2016-12-03T09:35:00Z">
        <w:r w:rsidR="00663189">
          <w:rPr>
            <w:rFonts w:ascii="Times New Roman" w:hAnsi="Times New Roman"/>
            <w:szCs w:val="24"/>
          </w:rPr>
          <w:t xml:space="preserve">source spot was </w:t>
        </w:r>
      </w:ins>
      <w:del w:id="21" w:author="Liu, Jun" w:date="2016-12-03T09:35:00Z">
        <w:r w:rsidRPr="006947B3" w:rsidDel="00663189">
          <w:rPr>
            <w:rFonts w:ascii="Times New Roman" w:hAnsi="Times New Roman"/>
            <w:szCs w:val="24"/>
          </w:rPr>
          <w:delText xml:space="preserve">design consisted of </w:delText>
        </w:r>
      </w:del>
      <w:r w:rsidRPr="006947B3">
        <w:rPr>
          <w:rFonts w:ascii="Times New Roman" w:hAnsi="Times New Roman"/>
          <w:szCs w:val="24"/>
        </w:rPr>
        <w:t xml:space="preserve">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w:t>
      </w:r>
      <w:ins w:id="22" w:author="Liu, Jun" w:date="2016-12-03T09:44:00Z">
        <w:r w:rsidR="00663189">
          <w:rPr>
            <w:rFonts w:ascii="Times New Roman" w:hAnsi="Times New Roman"/>
            <w:szCs w:val="24"/>
          </w:rPr>
          <w:t>.</w:t>
        </w:r>
      </w:ins>
      <w:r w:rsidR="00F80936" w:rsidRPr="006947B3">
        <w:rPr>
          <w:rFonts w:ascii="Times New Roman" w:hAnsi="Times New Roman"/>
          <w:szCs w:val="24"/>
        </w:rPr>
        <w:t xml:space="preserve"> </w:t>
      </w:r>
      <w:r w:rsidR="00AD1A46" w:rsidRPr="006947B3">
        <w:rPr>
          <w:rFonts w:ascii="Times New Roman" w:hAnsi="Times New Roman"/>
          <w:szCs w:val="24"/>
        </w:rPr>
        <w:t>1)</w:t>
      </w:r>
      <w:r w:rsidRPr="006947B3">
        <w:rPr>
          <w:rFonts w:ascii="Times New Roman" w:hAnsi="Times New Roman"/>
          <w:szCs w:val="24"/>
        </w:rPr>
        <w:t>.</w:t>
      </w:r>
      <w:ins w:id="23" w:author="Liu, Jun" w:date="2016-12-03T09:46:00Z">
        <w:r w:rsidR="004F020D">
          <w:rPr>
            <w:rFonts w:ascii="Times New Roman" w:hAnsi="Times New Roman"/>
            <w:szCs w:val="24"/>
          </w:rPr>
          <w:t xml:space="preserve"> T</w:t>
        </w:r>
      </w:ins>
      <w:del w:id="24" w:author="Liu, Jun" w:date="2016-12-03T09:46:00Z">
        <w:r w:rsidR="00AD1A46" w:rsidRPr="006947B3" w:rsidDel="004F020D">
          <w:rPr>
            <w:rFonts w:ascii="Times New Roman" w:hAnsi="Times New Roman"/>
            <w:szCs w:val="24"/>
          </w:rPr>
          <w:delText xml:space="preserve"> </w:delText>
        </w:r>
      </w:del>
      <w:ins w:id="25" w:author="Liu, Jun" w:date="2016-12-03T09:45:00Z">
        <w:r w:rsidR="004F020D">
          <w:rPr>
            <w:rFonts w:ascii="Times New Roman" w:hAnsi="Times New Roman"/>
            <w:szCs w:val="24"/>
          </w:rPr>
          <w:t>here were no other horseweed plants within a 1000-m radius</w:t>
        </w:r>
      </w:ins>
      <w:ins w:id="26" w:author="Liu, Jun" w:date="2016-12-03T09:46:00Z">
        <w:r w:rsidR="004F020D">
          <w:rPr>
            <w:rFonts w:ascii="Times New Roman" w:hAnsi="Times New Roman"/>
            <w:szCs w:val="24"/>
          </w:rPr>
          <w:t xml:space="preserve">, and </w:t>
        </w:r>
      </w:ins>
      <w:del w:id="27" w:author="Liu, Jun" w:date="2016-12-03T09:46:00Z">
        <w:r w:rsidRPr="006947B3" w:rsidDel="004F020D">
          <w:rPr>
            <w:rFonts w:ascii="Times New Roman" w:hAnsi="Times New Roman"/>
            <w:szCs w:val="24"/>
          </w:rPr>
          <w:delText xml:space="preserve">The field was surrounded by </w:delText>
        </w:r>
      </w:del>
      <w:r w:rsidRPr="006947B3">
        <w:rPr>
          <w:rFonts w:ascii="Times New Roman" w:hAnsi="Times New Roman"/>
          <w:szCs w:val="24"/>
        </w:rPr>
        <w:t>various grasses and soybean</w:t>
      </w:r>
      <w:ins w:id="28" w:author="Liu, Jun" w:date="2016-12-03T09:46:00Z">
        <w:r w:rsidR="004F020D">
          <w:rPr>
            <w:rFonts w:ascii="Times New Roman" w:hAnsi="Times New Roman"/>
            <w:szCs w:val="24"/>
          </w:rPr>
          <w:t xml:space="preserve"> surrounded the source field. </w:t>
        </w:r>
      </w:ins>
      <w:ins w:id="29" w:author="Liu, Jun" w:date="2016-12-03T09:47:00Z">
        <w:r w:rsidR="004F020D">
          <w:rPr>
            <w:rFonts w:ascii="Times New Roman" w:hAnsi="Times New Roman"/>
            <w:szCs w:val="24"/>
          </w:rPr>
          <w:t>T</w:t>
        </w:r>
      </w:ins>
      <w:del w:id="30" w:author="Liu, Jun" w:date="2016-12-03T09:47:00Z">
        <w:r w:rsidRPr="006947B3" w:rsidDel="004F020D">
          <w:rPr>
            <w:rFonts w:ascii="Times New Roman" w:hAnsi="Times New Roman"/>
            <w:szCs w:val="24"/>
          </w:rPr>
          <w:delText>. Within the source field, t</w:delText>
        </w:r>
      </w:del>
      <w:r w:rsidRPr="006947B3">
        <w:rPr>
          <w:rFonts w:ascii="Times New Roman" w:hAnsi="Times New Roman"/>
          <w:szCs w:val="24"/>
        </w:rPr>
        <w: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 xml:space="preserve">he </w:t>
      </w:r>
      <w:ins w:id="31" w:author="Liu, Jun" w:date="2016-12-03T17:13:00Z">
        <w:r w:rsidR="00DF1E47">
          <w:rPr>
            <w:rFonts w:ascii="Times New Roman" w:hAnsi="Times New Roman"/>
            <w:szCs w:val="24"/>
          </w:rPr>
          <w:t xml:space="preserve">density of plants varied spatially, and </w:t>
        </w:r>
      </w:ins>
      <w:ins w:id="32" w:author="Liu, Jun" w:date="2016-12-03T17:14:00Z">
        <w:r w:rsidR="00DF1E47">
          <w:rPr>
            <w:rFonts w:ascii="Times New Roman" w:hAnsi="Times New Roman"/>
            <w:szCs w:val="24"/>
          </w:rPr>
          <w:t>details</w:t>
        </w:r>
      </w:ins>
      <w:ins w:id="33" w:author="Liu, Jun" w:date="2016-12-03T17:13:00Z">
        <w:r w:rsidR="00DF1E47">
          <w:rPr>
            <w:rFonts w:ascii="Times New Roman" w:hAnsi="Times New Roman"/>
            <w:szCs w:val="24"/>
          </w:rPr>
          <w:t xml:space="preserve"> </w:t>
        </w:r>
      </w:ins>
      <w:ins w:id="34" w:author="Liu, Jun" w:date="2016-12-03T17:14:00Z">
        <w:r w:rsidR="00DF1E47">
          <w:rPr>
            <w:rFonts w:ascii="Times New Roman" w:hAnsi="Times New Roman"/>
            <w:szCs w:val="24"/>
          </w:rPr>
          <w:t>shown in Fig.1.</w:t>
        </w:r>
      </w:ins>
      <w:del w:id="35" w:author="Liu, Jun" w:date="2016-12-03T17:14:00Z">
        <w:r w:rsidR="00D22486" w:rsidRPr="006947B3" w:rsidDel="00DF1E47">
          <w:rPr>
            <w:rFonts w:ascii="Times New Roman" w:hAnsi="Times New Roman"/>
            <w:szCs w:val="24"/>
          </w:rPr>
          <w:delText>average density of the plants was 8 plants/m</w:delText>
        </w:r>
        <w:r w:rsidR="00D22486" w:rsidRPr="006947B3" w:rsidDel="00DF1E47">
          <w:rPr>
            <w:rFonts w:ascii="Times New Roman" w:hAnsi="Times New Roman"/>
            <w:szCs w:val="24"/>
            <w:vertAlign w:val="superscript"/>
          </w:rPr>
          <w:delText>2</w:delText>
        </w:r>
        <w:r w:rsidR="00D22486" w:rsidRPr="006947B3" w:rsidDel="00DF1E47">
          <w:rPr>
            <w:rFonts w:ascii="Times New Roman" w:hAnsi="Times New Roman"/>
            <w:szCs w:val="24"/>
          </w:rPr>
          <w:delText xml:space="preserve">. </w:delText>
        </w:r>
        <w:r w:rsidR="000A68FD" w:rsidRPr="006947B3" w:rsidDel="00DF1E47">
          <w:rPr>
            <w:rFonts w:ascii="Times New Roman" w:hAnsi="Times New Roman"/>
            <w:szCs w:val="24"/>
          </w:rPr>
          <w:delText xml:space="preserve">The estimated total plant number was </w:delText>
        </w:r>
      </w:del>
      <w:del w:id="36" w:author="Liu, Jun" w:date="2016-12-03T09:34:00Z">
        <w:r w:rsidR="000A68FD" w:rsidRPr="006947B3" w:rsidDel="00663189">
          <w:rPr>
            <w:rFonts w:ascii="Times New Roman" w:hAnsi="Times New Roman"/>
            <w:szCs w:val="24"/>
          </w:rPr>
          <w:delText>35</w:delText>
        </w:r>
        <w:r w:rsidR="0026438B" w:rsidRPr="006947B3" w:rsidDel="00663189">
          <w:rPr>
            <w:rFonts w:ascii="Times New Roman" w:hAnsi="Times New Roman"/>
            <w:szCs w:val="24"/>
          </w:rPr>
          <w:delText>,</w:delText>
        </w:r>
        <w:r w:rsidR="000A68FD" w:rsidRPr="006947B3" w:rsidDel="00663189">
          <w:rPr>
            <w:rFonts w:ascii="Times New Roman" w:hAnsi="Times New Roman"/>
            <w:szCs w:val="24"/>
          </w:rPr>
          <w:delText>607</w:delText>
        </w:r>
      </w:del>
      <w:del w:id="37" w:author="Liu, Jun" w:date="2016-12-03T17:14:00Z">
        <w:r w:rsidR="000A68FD" w:rsidRPr="006947B3" w:rsidDel="00DF1E47">
          <w:rPr>
            <w:rFonts w:ascii="Times New Roman" w:hAnsi="Times New Roman"/>
            <w:szCs w:val="24"/>
          </w:rPr>
          <w:delText>.</w:delText>
        </w:r>
      </w:del>
      <w:r w:rsidR="000A68FD" w:rsidRPr="006947B3">
        <w:rPr>
          <w:rFonts w:ascii="Times New Roman" w:hAnsi="Times New Roman"/>
          <w:szCs w:val="24"/>
        </w:rPr>
        <w:t xml:space="preserve">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38D913CE" w:rsidR="00067FC5" w:rsidRPr="00C17972" w:rsidRDefault="00067FC5" w:rsidP="00157F48">
      <w:pPr>
        <w:pStyle w:val="Heading2"/>
        <w:spacing w:line="480" w:lineRule="auto"/>
        <w:rPr>
          <w:rFonts w:ascii="Times New Roman" w:hAnsi="Times New Roman"/>
          <w:sz w:val="22"/>
          <w:szCs w:val="22"/>
        </w:rPr>
        <w:pPrChange w:id="38" w:author="Liu, Jun" w:date="2016-12-03T09:29:00Z">
          <w:pPr>
            <w:pStyle w:val="Heading2"/>
          </w:pPr>
        </w:pPrChange>
      </w:pPr>
      <w:r w:rsidRPr="00C17972">
        <w:rPr>
          <w:rFonts w:ascii="Times New Roman" w:hAnsi="Times New Roman" w:cs="Times New Roman"/>
          <w:sz w:val="22"/>
          <w:szCs w:val="22"/>
        </w:rPr>
        <w:t>Seed concentratio</w:t>
      </w:r>
      <w:ins w:id="39" w:author="Liu, Jun" w:date="2016-12-03T09:53:00Z">
        <w:r w:rsidR="00671FA2">
          <w:rPr>
            <w:rFonts w:ascii="Times New Roman" w:hAnsi="Times New Roman" w:cs="Times New Roman"/>
            <w:sz w:val="22"/>
            <w:szCs w:val="22"/>
          </w:rPr>
          <w:t>n</w:t>
        </w:r>
      </w:ins>
      <w:del w:id="40" w:author="Liu, Jun" w:date="2016-12-03T09:53:00Z">
        <w:r w:rsidRPr="00C17972" w:rsidDel="00671FA2">
          <w:rPr>
            <w:rFonts w:ascii="Times New Roman" w:hAnsi="Times New Roman" w:cs="Times New Roman"/>
            <w:sz w:val="22"/>
            <w:szCs w:val="22"/>
          </w:rPr>
          <w:delText>n measurement and calculation</w:delText>
        </w:r>
      </w:del>
      <w:r w:rsidRPr="00C17972">
        <w:rPr>
          <w:rFonts w:ascii="Times New Roman" w:hAnsi="Times New Roman" w:cs="Times New Roman"/>
          <w:sz w:val="22"/>
          <w:szCs w:val="22"/>
        </w:rPr>
        <w:t xml:space="preserve"> </w:t>
      </w:r>
    </w:p>
    <w:p w14:paraId="191E316A" w14:textId="34DD6117" w:rsidR="006F3059" w:rsidRPr="006F3059" w:rsidRDefault="006F3059" w:rsidP="008128BE">
      <w:pPr>
        <w:autoSpaceDE w:val="0"/>
        <w:autoSpaceDN w:val="0"/>
        <w:adjustRightInd w:val="0"/>
        <w:spacing w:after="0" w:line="480" w:lineRule="auto"/>
        <w:ind w:firstLine="576"/>
        <w:rPr>
          <w:ins w:id="41" w:author="Liu, Jun" w:date="2016-12-03T09:54:00Z"/>
          <w:rFonts w:ascii="Times New Roman" w:hAnsi="Times New Roman"/>
          <w:szCs w:val="24"/>
        </w:rPr>
        <w:pPrChange w:id="42" w:author="Liu, Jun" w:date="2016-12-03T10:00:00Z">
          <w:pPr>
            <w:autoSpaceDE w:val="0"/>
            <w:autoSpaceDN w:val="0"/>
            <w:adjustRightInd w:val="0"/>
            <w:spacing w:after="0" w:line="480" w:lineRule="auto"/>
            <w:ind w:firstLine="240"/>
          </w:pPr>
        </w:pPrChange>
      </w:pPr>
      <w:ins w:id="43" w:author="Liu, Jun" w:date="2016-12-03T09:54:00Z">
        <w:r w:rsidRPr="006F3059">
          <w:rPr>
            <w:rFonts w:ascii="Times New Roman" w:hAnsi="Times New Roman"/>
            <w:szCs w:val="24"/>
          </w:rPr>
          <w:t>Seed concentration was measured by using four columns of Rotorod samplers on the ground and two columns of Rotorod samples mounted beneath two balloons.  Two column Rotorod samplers were set up at the edge of the source field along the main downwind direction (from the southwest to northeast), and each c</w:t>
        </w:r>
        <w:r w:rsidR="00960152">
          <w:rPr>
            <w:rFonts w:ascii="Times New Roman" w:hAnsi="Times New Roman"/>
            <w:szCs w:val="24"/>
          </w:rPr>
          <w:t xml:space="preserve">olumns with samplers mounted at </w:t>
        </w:r>
        <w:r w:rsidRPr="006F3059">
          <w:rPr>
            <w:rFonts w:ascii="Times New Roman" w:hAnsi="Times New Roman"/>
            <w:szCs w:val="24"/>
          </w:rPr>
          <w:t>1.0,1.5, and 3.0m.  One-</w:t>
        </w:r>
        <w:r w:rsidRPr="006F3059">
          <w:rPr>
            <w:rFonts w:ascii="Times New Roman" w:hAnsi="Times New Roman"/>
            <w:szCs w:val="24"/>
          </w:rPr>
          <w:lastRenderedPageBreak/>
          <w:t>column Rotorod samplers were placed in the source field to measure the horizontal flux (seeds/m2/s) profiles of source production and release, with one sampler placed inside the plant canopy at a height of 0.35 m, one at the height of the canopy (1 m), one at 1.65 m, and one at 2.8 m. One additional sampler at the canopy height(1m) was placed in the source field to record ref-erence value of the source strength uninterruptedly when the other samplers were switched off for rod replacement. The concentrations at higher heights (10 m to 100 m) were measured with the Rotorod samplers mounted below two balloons (another two columns of Rotorod samplers). The two balloons were in the downwind direction inside or outside of the field. The downwind distance of the balloons and the sampler heights were adjust</w:t>
        </w:r>
        <w:r w:rsidR="008128BE">
          <w:rPr>
            <w:rFonts w:ascii="Times New Roman" w:hAnsi="Times New Roman"/>
            <w:szCs w:val="24"/>
          </w:rPr>
          <w:t>ed based on whether seed was de</w:t>
        </w:r>
        <w:r w:rsidRPr="006F3059">
          <w:rPr>
            <w:rFonts w:ascii="Times New Roman" w:hAnsi="Times New Roman"/>
            <w:szCs w:val="24"/>
          </w:rPr>
          <w:t xml:space="preserve">tectable. Sampler heights ranged from 10 m to 100 m, and the balloon downwind distance ranged from inside the source field to 110 m downwind from the source. The locations of the four columns were shown in Fig.1. </w:t>
        </w:r>
      </w:ins>
    </w:p>
    <w:p w14:paraId="3B7AB5CE" w14:textId="49FF2A4C" w:rsidR="00AB5C8C" w:rsidRDefault="00A60781" w:rsidP="00AB5C8C">
      <w:pPr>
        <w:autoSpaceDE w:val="0"/>
        <w:autoSpaceDN w:val="0"/>
        <w:adjustRightInd w:val="0"/>
        <w:spacing w:after="0" w:line="480" w:lineRule="auto"/>
        <w:ind w:firstLine="576"/>
        <w:rPr>
          <w:ins w:id="44" w:author="Liu, Jun" w:date="2016-12-03T10:31:00Z"/>
          <w:rFonts w:ascii="Times New Roman" w:eastAsiaTheme="minorEastAsia" w:hAnsi="Times New Roman"/>
          <w:szCs w:val="24"/>
          <w:lang w:eastAsia="zh-CN"/>
        </w:rPr>
        <w:pPrChange w:id="45" w:author="Liu, Jun" w:date="2016-12-03T10:30:00Z">
          <w:pPr>
            <w:autoSpaceDE w:val="0"/>
            <w:autoSpaceDN w:val="0"/>
            <w:adjustRightInd w:val="0"/>
            <w:spacing w:after="0" w:line="480" w:lineRule="auto"/>
            <w:ind w:firstLine="240"/>
          </w:pPr>
        </w:pPrChange>
      </w:pPr>
      <w:ins w:id="46" w:author="Liu, Jun" w:date="2016-12-03T10:08:00Z">
        <w:r>
          <w:rPr>
            <w:rFonts w:ascii="Times New Roman" w:hAnsi="Times New Roman"/>
            <w:szCs w:val="24"/>
          </w:rPr>
          <w:t>The tool</w:t>
        </w:r>
      </w:ins>
      <w:ins w:id="47" w:author="Liu, Jun" w:date="2016-12-03T10:09:00Z">
        <w:r>
          <w:rPr>
            <w:rFonts w:ascii="Times New Roman" w:hAnsi="Times New Roman"/>
            <w:szCs w:val="24"/>
          </w:rPr>
          <w:t>s</w:t>
        </w:r>
      </w:ins>
      <w:ins w:id="48" w:author="Liu, Jun" w:date="2016-12-03T10:08:00Z">
        <w:r>
          <w:rPr>
            <w:rFonts w:ascii="Times New Roman" w:hAnsi="Times New Roman"/>
            <w:szCs w:val="24"/>
          </w:rPr>
          <w:t xml:space="preserve"> to trap t</w:t>
        </w:r>
      </w:ins>
      <w:ins w:id="49" w:author="Liu, Jun" w:date="2016-12-03T10:09:00Z">
        <w:r>
          <w:rPr>
            <w:rFonts w:ascii="Times New Roman" w:hAnsi="Times New Roman"/>
            <w:szCs w:val="24"/>
          </w:rPr>
          <w:t xml:space="preserve">he seeds in the air were </w:t>
        </w:r>
      </w:ins>
      <w:ins w:id="50" w:author="Liu, Jun" w:date="2016-12-03T09:54:00Z">
        <w:r w:rsidR="006F3059" w:rsidRPr="006F3059">
          <w:rPr>
            <w:rFonts w:ascii="Times New Roman" w:hAnsi="Times New Roman"/>
            <w:szCs w:val="24"/>
          </w:rPr>
          <w:t>transparent plastic microscope slide</w:t>
        </w:r>
      </w:ins>
      <w:ins w:id="51" w:author="Liu, Jun" w:date="2016-12-03T10:09:00Z">
        <w:r>
          <w:rPr>
            <w:rFonts w:ascii="Times New Roman" w:hAnsi="Times New Roman"/>
            <w:szCs w:val="24"/>
          </w:rPr>
          <w:t>s</w:t>
        </w:r>
      </w:ins>
      <w:ins w:id="52" w:author="Liu, Jun" w:date="2016-12-03T09:54:00Z">
        <w:r w:rsidR="006F3059" w:rsidRPr="006F3059">
          <w:rPr>
            <w:rFonts w:ascii="Times New Roman" w:hAnsi="Times New Roman"/>
            <w:szCs w:val="24"/>
          </w:rPr>
          <w:t xml:space="preserve"> </w:t>
        </w:r>
      </w:ins>
      <w:ins w:id="53" w:author="Liu, Jun" w:date="2016-12-03T10:17:00Z">
        <w:r w:rsidR="00CC56B2">
          <w:rPr>
            <w:rFonts w:ascii="Times New Roman" w:hAnsi="Times New Roman"/>
            <w:szCs w:val="24"/>
          </w:rPr>
          <w:t xml:space="preserve">with silicone grease </w:t>
        </w:r>
      </w:ins>
      <w:ins w:id="54" w:author="Liu, Jun" w:date="2016-12-03T09:54:00Z">
        <w:r w:rsidR="006F3059" w:rsidRPr="006F3059">
          <w:rPr>
            <w:rFonts w:ascii="Times New Roman" w:hAnsi="Times New Roman"/>
            <w:szCs w:val="24"/>
          </w:rPr>
          <w:t>(</w:t>
        </w:r>
      </w:ins>
      <w:ins w:id="55" w:author="Liu, Jun" w:date="2016-12-03T10:03:00Z">
        <w:r w:rsidR="008128BE">
          <w:rPr>
            <w:rFonts w:ascii="Times New Roman" w:hAnsi="Times New Roman"/>
            <w:szCs w:val="24"/>
          </w:rPr>
          <w:t>widt</w:t>
        </w:r>
      </w:ins>
      <w:ins w:id="56" w:author="Liu, Jun" w:date="2016-12-03T10:04:00Z">
        <w:r w:rsidR="008128BE">
          <w:rPr>
            <w:rFonts w:ascii="Times New Roman" w:hAnsi="Times New Roman"/>
            <w:szCs w:val="24"/>
          </w:rPr>
          <w:t xml:space="preserve">h=25mm, height=75mm, </w:t>
        </w:r>
      </w:ins>
      <w:ins w:id="57" w:author="Liu, Jun" w:date="2016-12-03T09:54:00Z">
        <w:r w:rsidR="006F3059" w:rsidRPr="006F3059">
          <w:rPr>
            <w:rFonts w:ascii="Times New Roman" w:hAnsi="Times New Roman"/>
            <w:szCs w:val="24"/>
          </w:rPr>
          <w:t>d</w:t>
        </w:r>
        <w:r>
          <w:rPr>
            <w:rFonts w:ascii="Times New Roman" w:hAnsi="Times New Roman"/>
            <w:szCs w:val="24"/>
          </w:rPr>
          <w:t>etails in Huang et al.,2015),</w:t>
        </w:r>
        <w:r w:rsidR="006F3059" w:rsidRPr="006F3059">
          <w:rPr>
            <w:rFonts w:ascii="Times New Roman" w:hAnsi="Times New Roman"/>
            <w:szCs w:val="24"/>
          </w:rPr>
          <w:t xml:space="preserve"> fi</w:t>
        </w:r>
        <w:r>
          <w:rPr>
            <w:rFonts w:ascii="Times New Roman" w:hAnsi="Times New Roman"/>
            <w:szCs w:val="24"/>
          </w:rPr>
          <w:t xml:space="preserve">xed on </w:t>
        </w:r>
        <w:r w:rsidR="006F3059" w:rsidRPr="006F3059">
          <w:rPr>
            <w:rFonts w:ascii="Times New Roman" w:hAnsi="Times New Roman"/>
            <w:szCs w:val="24"/>
          </w:rPr>
          <w:t>rotating rod</w:t>
        </w:r>
      </w:ins>
      <w:ins w:id="58" w:author="Liu, Jun" w:date="2016-12-03T10:09:00Z">
        <w:r>
          <w:rPr>
            <w:rFonts w:ascii="Times New Roman" w:hAnsi="Times New Roman"/>
            <w:szCs w:val="24"/>
          </w:rPr>
          <w:t>s</w:t>
        </w:r>
      </w:ins>
      <w:ins w:id="59" w:author="Liu, Jun" w:date="2016-12-03T10:11:00Z">
        <w:r>
          <w:rPr>
            <w:rFonts w:ascii="Times New Roman" w:hAnsi="Times New Roman"/>
            <w:szCs w:val="24"/>
          </w:rPr>
          <w:t xml:space="preserve">(diameter=92.5mm) </w:t>
        </w:r>
      </w:ins>
      <w:ins w:id="60" w:author="Liu, Jun" w:date="2016-12-03T10:18:00Z">
        <w:r w:rsidR="00CC56B2">
          <w:rPr>
            <w:rFonts w:ascii="Times New Roman" w:hAnsi="Times New Roman"/>
            <w:szCs w:val="24"/>
          </w:rPr>
          <w:t xml:space="preserve">mounted </w:t>
        </w:r>
      </w:ins>
      <w:ins w:id="61" w:author="Liu, Jun" w:date="2016-12-03T10:11:00Z">
        <w:r>
          <w:rPr>
            <w:rFonts w:ascii="Times New Roman" w:hAnsi="Times New Roman"/>
            <w:szCs w:val="24"/>
          </w:rPr>
          <w:t xml:space="preserve">on </w:t>
        </w:r>
      </w:ins>
      <w:ins w:id="62" w:author="Liu, Jun" w:date="2016-12-03T10:39:00Z">
        <w:r w:rsidR="00960152">
          <w:rPr>
            <w:rFonts w:ascii="Times New Roman" w:hAnsi="Times New Roman"/>
            <w:szCs w:val="24"/>
          </w:rPr>
          <w:t xml:space="preserve">the </w:t>
        </w:r>
      </w:ins>
      <w:ins w:id="63" w:author="Liu, Jun" w:date="2016-12-03T10:11:00Z">
        <w:r>
          <w:rPr>
            <w:rFonts w:ascii="Times New Roman" w:hAnsi="Times New Roman"/>
            <w:szCs w:val="24"/>
          </w:rPr>
          <w:t>four columns</w:t>
        </w:r>
      </w:ins>
      <w:ins w:id="64" w:author="Liu, Jun" w:date="2016-12-03T09:54:00Z">
        <w:r w:rsidR="006F3059" w:rsidRPr="006F3059">
          <w:rPr>
            <w:rFonts w:ascii="Times New Roman" w:hAnsi="Times New Roman"/>
            <w:szCs w:val="24"/>
          </w:rPr>
          <w:t xml:space="preserve">. </w:t>
        </w:r>
      </w:ins>
      <w:ins w:id="65" w:author="Liu, Jun" w:date="2016-12-03T10:19:00Z">
        <w:r w:rsidR="00CC56B2">
          <w:rPr>
            <w:rFonts w:ascii="Times New Roman" w:hAnsi="Times New Roman"/>
            <w:szCs w:val="24"/>
          </w:rPr>
          <w:t>Ogden and Raynor</w:t>
        </w:r>
      </w:ins>
      <w:ins w:id="66" w:author="Liu, Jun" w:date="2016-12-03T17:18:00Z">
        <w:r w:rsidR="000E5602">
          <w:rPr>
            <w:rFonts w:ascii="Times New Roman" w:hAnsi="Times New Roman"/>
            <w:szCs w:val="24"/>
          </w:rPr>
          <w:t xml:space="preserve"> </w:t>
        </w:r>
      </w:ins>
      <w:ins w:id="67" w:author="Liu, Jun" w:date="2016-12-03T10:19:00Z">
        <w:r w:rsidR="00CC56B2">
          <w:rPr>
            <w:rFonts w:ascii="Times New Roman" w:hAnsi="Times New Roman"/>
            <w:szCs w:val="24"/>
          </w:rPr>
          <w:t>(</w:t>
        </w:r>
        <w:r w:rsidR="00CC56B2">
          <w:rPr>
            <w:rFonts w:ascii="Times New Roman" w:hAnsi="Times New Roman"/>
            <w:szCs w:val="24"/>
          </w:rPr>
          <w:t>Ogden and Raynor</w:t>
        </w:r>
        <w:r w:rsidR="00CC56B2">
          <w:rPr>
            <w:rFonts w:ascii="Times New Roman" w:hAnsi="Times New Roman"/>
            <w:szCs w:val="24"/>
          </w:rPr>
          <w:t xml:space="preserve"> 1967) have stated that </w:t>
        </w:r>
      </w:ins>
      <w:ins w:id="68" w:author="Liu, Jun" w:date="2016-12-03T09:54:00Z">
        <w:r w:rsidR="00960152">
          <w:rPr>
            <w:rFonts w:ascii="Times New Roman" w:hAnsi="Times New Roman"/>
            <w:szCs w:val="24"/>
          </w:rPr>
          <w:t>t</w:t>
        </w:r>
        <w:r w:rsidR="006F3059" w:rsidRPr="006F3059">
          <w:rPr>
            <w:rFonts w:ascii="Times New Roman" w:hAnsi="Times New Roman"/>
            <w:szCs w:val="24"/>
          </w:rPr>
          <w:t>he slide collection efficiency</w:t>
        </w:r>
      </w:ins>
      <w:ins w:id="69" w:author="Liu, Jun" w:date="2016-12-03T10:07:00Z">
        <w:r>
          <w:rPr>
            <w:rFonts w:ascii="Times New Roman" w:hAnsi="Times New Roman"/>
            <w:szCs w:val="24"/>
          </w:rPr>
          <w:t xml:space="preserve"> was </w:t>
        </w:r>
      </w:ins>
      <w:ins w:id="70" w:author="Liu, Jun" w:date="2016-12-03T10:20:00Z">
        <w:r w:rsidR="00CC56B2">
          <w:rPr>
            <w:rFonts w:ascii="Times New Roman" w:eastAsiaTheme="minorEastAsia" w:hAnsi="Times New Roman"/>
            <w:szCs w:val="24"/>
            <w:lang w:eastAsia="zh-CN"/>
          </w:rPr>
          <w:t xml:space="preserve">about </w:t>
        </w:r>
      </w:ins>
      <w:ins w:id="71" w:author="Liu, Jun" w:date="2016-12-03T10:07:00Z">
        <w:r>
          <w:rPr>
            <w:rFonts w:ascii="Times New Roman" w:eastAsiaTheme="minorEastAsia" w:hAnsi="Times New Roman"/>
            <w:szCs w:val="24"/>
            <w:lang w:eastAsia="zh-CN"/>
          </w:rPr>
          <w:t xml:space="preserve">64% </w:t>
        </w:r>
      </w:ins>
      <w:ins w:id="72" w:author="Liu, Jun" w:date="2016-12-03T10:20:00Z">
        <w:r w:rsidR="00CC56B2">
          <w:rPr>
            <w:rFonts w:ascii="Times New Roman" w:eastAsiaTheme="minorEastAsia" w:hAnsi="Times New Roman"/>
            <w:szCs w:val="24"/>
            <w:lang w:eastAsia="zh-CN"/>
          </w:rPr>
          <w:t>and independent of wind speeds.</w:t>
        </w:r>
      </w:ins>
      <w:ins w:id="73" w:author="Liu, Jun" w:date="2016-12-03T10:28:00Z">
        <w:r w:rsidR="00AB5C8C">
          <w:rPr>
            <w:rFonts w:ascii="Times New Roman" w:eastAsiaTheme="minorEastAsia" w:hAnsi="Times New Roman"/>
            <w:szCs w:val="24"/>
            <w:lang w:eastAsia="zh-CN"/>
          </w:rPr>
          <w:t xml:space="preserve"> </w:t>
        </w:r>
      </w:ins>
      <w:ins w:id="74" w:author="Liu, Jun" w:date="2016-12-03T10:29:00Z">
        <w:r w:rsidR="00AB5C8C" w:rsidRPr="00AB5C8C">
          <w:rPr>
            <w:rFonts w:ascii="Times New Roman" w:eastAsiaTheme="minorEastAsia" w:hAnsi="Times New Roman"/>
            <w:szCs w:val="24"/>
            <w:lang w:eastAsia="zh-CN"/>
          </w:rPr>
          <w:t xml:space="preserve">For </w:t>
        </w:r>
        <w:r w:rsidR="00AB5C8C">
          <w:rPr>
            <w:rFonts w:ascii="Times New Roman" w:eastAsiaTheme="minorEastAsia" w:hAnsi="Times New Roman"/>
            <w:szCs w:val="24"/>
            <w:lang w:eastAsia="zh-CN"/>
          </w:rPr>
          <w:t>dynamic data collecting</w:t>
        </w:r>
        <w:r w:rsidR="00AB5C8C" w:rsidRPr="00AB5C8C">
          <w:rPr>
            <w:rFonts w:ascii="Times New Roman" w:eastAsiaTheme="minorEastAsia" w:hAnsi="Times New Roman"/>
            <w:szCs w:val="24"/>
            <w:lang w:eastAsia="zh-CN"/>
          </w:rPr>
          <w:t xml:space="preserve"> purposes, it is important to </w:t>
        </w:r>
      </w:ins>
      <w:ins w:id="75" w:author="Liu, Jun" w:date="2016-12-03T10:30:00Z">
        <w:r w:rsidR="00AB5C8C">
          <w:rPr>
            <w:rFonts w:ascii="Times New Roman" w:eastAsiaTheme="minorEastAsia" w:hAnsi="Times New Roman"/>
            <w:szCs w:val="24"/>
            <w:lang w:eastAsia="zh-CN"/>
          </w:rPr>
          <w:t>change a fresh slides set every 2 to 3 h between 08:00 and 19:00.</w:t>
        </w:r>
      </w:ins>
    </w:p>
    <w:p w14:paraId="7CC4628F" w14:textId="77F50D2B" w:rsidR="0076523B" w:rsidRPr="006947B3" w:rsidDel="00960152" w:rsidRDefault="00960152" w:rsidP="00960152">
      <w:pPr>
        <w:autoSpaceDE w:val="0"/>
        <w:autoSpaceDN w:val="0"/>
        <w:adjustRightInd w:val="0"/>
        <w:spacing w:after="0" w:line="480" w:lineRule="auto"/>
        <w:ind w:firstLine="576"/>
        <w:rPr>
          <w:del w:id="76" w:author="Liu, Jun" w:date="2016-12-03T10:44:00Z"/>
          <w:rFonts w:ascii="Times New Roman" w:eastAsia="Calibri" w:hAnsi="Times New Roman"/>
          <w:szCs w:val="24"/>
        </w:rPr>
        <w:pPrChange w:id="77" w:author="Liu, Jun" w:date="2016-12-03T10:44:00Z">
          <w:pPr>
            <w:autoSpaceDE w:val="0"/>
            <w:autoSpaceDN w:val="0"/>
            <w:adjustRightInd w:val="0"/>
            <w:spacing w:after="0" w:line="480" w:lineRule="auto"/>
            <w:ind w:firstLine="240"/>
          </w:pPr>
        </w:pPrChange>
      </w:pPr>
      <w:ins w:id="78" w:author="Liu, Jun" w:date="2016-12-03T10:41:00Z">
        <w:r>
          <w:rPr>
            <w:rFonts w:ascii="Times New Roman" w:hAnsi="Times New Roman"/>
            <w:szCs w:val="24"/>
          </w:rPr>
          <w:t xml:space="preserve">The </w:t>
        </w:r>
        <w:r w:rsidRPr="006F3059">
          <w:rPr>
            <w:rFonts w:ascii="Times New Roman" w:hAnsi="Times New Roman"/>
            <w:szCs w:val="24"/>
          </w:rPr>
          <w:t>horseweed seed</w:t>
        </w:r>
        <w:r>
          <w:rPr>
            <w:rFonts w:ascii="Times New Roman" w:hAnsi="Times New Roman"/>
            <w:szCs w:val="24"/>
          </w:rPr>
          <w:t xml:space="preserve">s attached on </w:t>
        </w:r>
        <w:r w:rsidR="000E5602">
          <w:rPr>
            <w:rFonts w:ascii="Times New Roman" w:hAnsi="Times New Roman"/>
            <w:szCs w:val="24"/>
          </w:rPr>
          <w:t xml:space="preserve">the slides were easy to </w:t>
        </w:r>
      </w:ins>
      <w:ins w:id="79" w:author="Liu, Jun" w:date="2016-12-03T17:21:00Z">
        <w:r w:rsidR="000E5602" w:rsidRPr="000E5602">
          <w:rPr>
            <w:rFonts w:ascii="Times New Roman" w:hAnsi="Times New Roman"/>
            <w:szCs w:val="24"/>
          </w:rPr>
          <w:t>distinguish</w:t>
        </w:r>
        <w:r w:rsidR="000E5602">
          <w:rPr>
            <w:rFonts w:ascii="Times New Roman" w:hAnsi="Times New Roman"/>
            <w:szCs w:val="24"/>
          </w:rPr>
          <w:t xml:space="preserve"> </w:t>
        </w:r>
      </w:ins>
      <w:ins w:id="80" w:author="Liu, Jun" w:date="2016-12-03T10:41:00Z">
        <w:r>
          <w:rPr>
            <w:rFonts w:ascii="Times New Roman" w:hAnsi="Times New Roman"/>
            <w:szCs w:val="24"/>
          </w:rPr>
          <w:t xml:space="preserve">and count, because horseweed seeds are </w:t>
        </w:r>
        <w:r w:rsidRPr="006F3059">
          <w:rPr>
            <w:rFonts w:ascii="Times New Roman" w:hAnsi="Times New Roman"/>
            <w:szCs w:val="24"/>
          </w:rPr>
          <w:t>achenes which are about 1.6-6.4 mm long</w:t>
        </w:r>
      </w:ins>
      <w:ins w:id="81" w:author="Liu, Jun" w:date="2016-12-03T10:43:00Z">
        <w:r>
          <w:rPr>
            <w:rFonts w:ascii="Times New Roman" w:hAnsi="Times New Roman"/>
            <w:szCs w:val="24"/>
          </w:rPr>
          <w:t>.</w:t>
        </w:r>
      </w:ins>
      <w:ins w:id="82" w:author="Liu, Jun" w:date="2016-12-03T10:44:00Z">
        <w:r>
          <w:rPr>
            <w:rFonts w:ascii="Times New Roman" w:hAnsi="Times New Roman"/>
            <w:szCs w:val="24"/>
          </w:rPr>
          <w:t xml:space="preserve"> </w:t>
        </w:r>
      </w:ins>
      <w:ins w:id="83" w:author="Liu, Jun" w:date="2016-12-03T10:45:00Z">
        <w:r>
          <w:rPr>
            <w:rFonts w:ascii="Times New Roman" w:hAnsi="Times New Roman"/>
            <w:szCs w:val="24"/>
          </w:rPr>
          <w:t>T</w:t>
        </w:r>
      </w:ins>
      <w:del w:id="84" w:author="Liu, Jun" w:date="2016-12-03T10:44:00Z">
        <w:r w:rsidR="00F80936" w:rsidRPr="006947B3" w:rsidDel="00960152">
          <w:rPr>
            <w:rFonts w:ascii="Times New Roman" w:hAnsi="Times New Roman"/>
            <w:szCs w:val="24"/>
          </w:rPr>
          <w:delText>Seed</w:delText>
        </w:r>
        <w:r w:rsidR="00900F6B" w:rsidRPr="006947B3" w:rsidDel="00960152">
          <w:rPr>
            <w:rFonts w:ascii="Times New Roman" w:hAnsi="Times New Roman"/>
            <w:szCs w:val="24"/>
          </w:rPr>
          <w:delText xml:space="preserve"> concentration was measured by using </w:delText>
        </w:r>
        <w:r w:rsidR="00E272CF" w:rsidRPr="006947B3" w:rsidDel="00960152">
          <w:rPr>
            <w:rFonts w:ascii="Times New Roman" w:hAnsi="Times New Roman"/>
            <w:szCs w:val="24"/>
          </w:rPr>
          <w:delText xml:space="preserve">four </w:delText>
        </w:r>
        <w:r w:rsidR="00900F6B" w:rsidRPr="006947B3" w:rsidDel="00960152">
          <w:rPr>
            <w:rFonts w:ascii="Times New Roman" w:hAnsi="Times New Roman"/>
            <w:szCs w:val="24"/>
          </w:rPr>
          <w:delText xml:space="preserve">columns of Rotorod samplers. </w:delText>
        </w:r>
        <w:r w:rsidR="004307E4" w:rsidRPr="006947B3" w:rsidDel="00960152">
          <w:rPr>
            <w:rFonts w:ascii="Times New Roman" w:hAnsi="Times New Roman"/>
            <w:szCs w:val="24"/>
            <w:lang w:eastAsia="zh-CN"/>
          </w:rPr>
          <w:delText>One-column Rotorod samplers were placed in the source field to measure the horizontal flux</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w:delText>
        </w:r>
        <w:r w:rsidR="007914F7" w:rsidRPr="006947B3" w:rsidDel="00960152">
          <w:rPr>
            <w:rFonts w:ascii="Times New Roman" w:hAnsi="Times New Roman"/>
            <w:szCs w:val="24"/>
            <w:lang w:eastAsia="zh-CN"/>
          </w:rPr>
          <w:delText>seed</w:delText>
        </w:r>
        <w:r w:rsidR="004307E4" w:rsidRPr="006947B3" w:rsidDel="00960152">
          <w:rPr>
            <w:rFonts w:ascii="Times New Roman" w:hAnsi="Times New Roman"/>
            <w:szCs w:val="24"/>
            <w:lang w:eastAsia="zh-CN"/>
          </w:rPr>
          <w:delText>s/m</w:delText>
        </w:r>
        <w:r w:rsidR="004307E4" w:rsidRPr="006947B3" w:rsidDel="00960152">
          <w:rPr>
            <w:rFonts w:ascii="Times New Roman" w:hAnsi="Times New Roman"/>
            <w:szCs w:val="24"/>
            <w:vertAlign w:val="superscript"/>
            <w:lang w:eastAsia="zh-CN"/>
          </w:rPr>
          <w:delText>2</w:delText>
        </w:r>
        <w:r w:rsidR="004307E4" w:rsidRPr="006947B3" w:rsidDel="00960152">
          <w:rPr>
            <w:rFonts w:ascii="Times New Roman" w:hAnsi="Times New Roman"/>
            <w:szCs w:val="24"/>
            <w:lang w:eastAsia="zh-CN"/>
          </w:rPr>
          <w:delText xml:space="preserve">/s) </w:delText>
        </w:r>
        <w:r w:rsidR="004307E4" w:rsidRPr="006947B3" w:rsidDel="00960152">
          <w:rPr>
            <w:rFonts w:ascii="Times New Roman" w:hAnsi="Times New Roman"/>
            <w:szCs w:val="24"/>
          </w:rPr>
          <w:delText>profiles</w:delText>
        </w:r>
        <w:r w:rsidR="004307E4" w:rsidRPr="006947B3" w:rsidDel="00960152">
          <w:rPr>
            <w:rFonts w:ascii="Times New Roman" w:hAnsi="Times New Roman"/>
            <w:szCs w:val="24"/>
            <w:lang w:eastAsia="zh-CN"/>
          </w:rPr>
          <w:delText xml:space="preserve"> of source production and release</w:delText>
        </w:r>
        <w:r w:rsidR="004307E4" w:rsidRPr="006947B3" w:rsidDel="00960152">
          <w:rPr>
            <w:rFonts w:ascii="Times New Roman" w:hAnsi="Times New Roman"/>
            <w:szCs w:val="24"/>
          </w:rPr>
          <w:delText xml:space="preserve">, </w:delText>
        </w:r>
        <w:r w:rsidR="004307E4" w:rsidRPr="006947B3" w:rsidDel="00960152">
          <w:rPr>
            <w:rFonts w:ascii="Times New Roman" w:hAnsi="Times New Roman"/>
            <w:szCs w:val="24"/>
            <w:lang w:eastAsia="zh-CN"/>
          </w:rPr>
          <w:delText xml:space="preserve">with </w:delText>
        </w:r>
        <w:r w:rsidR="004307E4" w:rsidRPr="006947B3" w:rsidDel="00960152">
          <w:rPr>
            <w:rFonts w:ascii="Times New Roman" w:hAnsi="Times New Roman"/>
            <w:szCs w:val="24"/>
          </w:rPr>
          <w:delText>one sampler placed inside the plant canopy  at a height of 0.35 m, one at the height of the canopy (1 m)</w:delText>
        </w:r>
        <w:r w:rsidR="004307E4" w:rsidRPr="006947B3" w:rsidDel="00960152">
          <w:rPr>
            <w:rFonts w:ascii="Times New Roman" w:hAnsi="Times New Roman"/>
            <w:szCs w:val="24"/>
            <w:lang w:eastAsia="zh-CN"/>
          </w:rPr>
          <w:delText>,</w:delText>
        </w:r>
        <w:r w:rsidR="004307E4" w:rsidRPr="006947B3" w:rsidDel="00960152">
          <w:rPr>
            <w:rFonts w:ascii="Times New Roman" w:hAnsi="Times New Roman"/>
            <w:szCs w:val="24"/>
          </w:rPr>
          <w:delText xml:space="preserve"> one at 1.65</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 and one at 2.8</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m</w:delText>
        </w:r>
        <w:r w:rsidR="004307E4" w:rsidRPr="006947B3" w:rsidDel="00960152">
          <w:rPr>
            <w:rFonts w:ascii="Times New Roman" w:hAnsi="Times New Roman"/>
            <w:szCs w:val="24"/>
            <w:lang w:eastAsia="zh-CN"/>
          </w:rPr>
          <w:delText xml:space="preserve">  </w:delText>
        </w:r>
        <w:r w:rsidR="004307E4" w:rsidRPr="006947B3" w:rsidDel="00960152">
          <w:rPr>
            <w:rFonts w:ascii="Times New Roman" w:hAnsi="Times New Roman"/>
            <w:szCs w:val="24"/>
          </w:rPr>
          <w:delText xml:space="preserve">(Fig. 1). On each Rotorod, seeds were collected on a transparent plastic microscope slide (width=25 mm, length=75 mm) that was fixed on a rotating rod (diameter=92.5 mm) </w:delText>
        </w:r>
        <w:r w:rsidR="00BA129E" w:rsidRPr="006947B3" w:rsidDel="00960152">
          <w:rPr>
            <w:rFonts w:ascii="Times New Roman" w:hAnsi="Times New Roman"/>
            <w:szCs w:val="24"/>
          </w:rPr>
          <w:delText>(details in Huang et al., 2015)</w:delText>
        </w:r>
        <w:r w:rsidR="004307E4" w:rsidRPr="006947B3" w:rsidDel="00960152">
          <w:rPr>
            <w:rFonts w:ascii="Times New Roman" w:hAnsi="Times New Roman"/>
            <w:szCs w:val="24"/>
          </w:rPr>
          <w:delText xml:space="preserve">. The rod was attached to an electric motor. In order to retain the seeds, silicone grease was applied to the slide prior to sampling. The slide collection efficiency was assumed to be </w:delText>
        </w:r>
        <w:r w:rsidR="00137034" w:rsidRPr="006947B3" w:rsidDel="00960152">
          <w:rPr>
            <w:rFonts w:ascii="Times New Roman" w:hAnsi="Times New Roman"/>
            <w:szCs w:val="24"/>
          </w:rPr>
          <w:delText>64</w:delText>
        </w:r>
        <w:r w:rsidR="004307E4" w:rsidRPr="006947B3" w:rsidDel="00960152">
          <w:rPr>
            <w:rFonts w:ascii="Times New Roman" w:hAnsi="Times New Roman"/>
            <w:szCs w:val="24"/>
          </w:rPr>
          <w:delText>% and independent of wind speeds</w:delText>
        </w:r>
        <w:r w:rsidR="00F56048" w:rsidDel="00960152">
          <w:rPr>
            <w:rFonts w:ascii="Times New Roman" w:hAnsi="Times New Roman"/>
            <w:szCs w:val="24"/>
          </w:rPr>
          <w:delText xml:space="preserve"> </w:delText>
        </w:r>
        <w:r w:rsidR="00FA3E97" w:rsidDel="00960152">
          <w:rPr>
            <w:rFonts w:ascii="Times New Roman" w:hAnsi="Times New Roman"/>
            <w:szCs w:val="24"/>
          </w:rPr>
          <w:fldChar w:fldCharType="begin" w:fldLock="1"/>
        </w:r>
        <w:r w:rsidR="00FA3E97" w:rsidDel="00960152">
          <w:rPr>
            <w:rFonts w:ascii="Times New Roman" w:hAnsi="Times New Roman"/>
            <w:szCs w:val="24"/>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Del="00960152">
          <w:rPr>
            <w:rFonts w:ascii="Times New Roman" w:hAnsi="Times New Roman"/>
            <w:szCs w:val="24"/>
          </w:rPr>
          <w:fldChar w:fldCharType="separate"/>
        </w:r>
        <w:r w:rsidR="00FA3E97" w:rsidRPr="00FA3E97" w:rsidDel="00960152">
          <w:rPr>
            <w:rFonts w:ascii="Times New Roman" w:hAnsi="Times New Roman"/>
            <w:noProof/>
            <w:szCs w:val="24"/>
          </w:rPr>
          <w:delText>(Ogden &amp; Raynor 1967)</w:delText>
        </w:r>
        <w:r w:rsidR="00FA3E97" w:rsidDel="00960152">
          <w:rPr>
            <w:rFonts w:ascii="Times New Roman" w:hAnsi="Times New Roman"/>
            <w:szCs w:val="24"/>
          </w:rPr>
          <w:fldChar w:fldCharType="end"/>
        </w:r>
        <w:r w:rsidR="004307E4" w:rsidRPr="006947B3" w:rsidDel="00960152">
          <w:rPr>
            <w:rFonts w:ascii="Times New Roman" w:hAnsi="Times New Roman"/>
            <w:szCs w:val="24"/>
          </w:rPr>
          <w:delText>. The microscope slides were c</w:delText>
        </w:r>
        <w:r w:rsidR="00F80936" w:rsidRPr="006947B3" w:rsidDel="00960152">
          <w:rPr>
            <w:rFonts w:ascii="Times New Roman" w:hAnsi="Times New Roman"/>
            <w:szCs w:val="24"/>
          </w:rPr>
          <w:delText>hanged to a fresh set every 2 to</w:delText>
        </w:r>
        <w:r w:rsidR="004307E4" w:rsidRPr="006947B3" w:rsidDel="00960152">
          <w:rPr>
            <w:rFonts w:ascii="Times New Roman" w:hAnsi="Times New Roman"/>
            <w:szCs w:val="24"/>
          </w:rPr>
          <w:delText xml:space="preserve"> 3 hours between 08:00 and 19:00. One column of three Rotorod samplers mounted at 1.0, 1.5, and 3.0 m was placed at the edge of the source field to measure downwind concentrations. The concentrations at higher heights (</w:delText>
        </w:r>
        <w:r w:rsidR="0007028C" w:rsidRPr="006947B3" w:rsidDel="00960152">
          <w:rPr>
            <w:rFonts w:ascii="Times New Roman" w:hAnsi="Times New Roman"/>
            <w:szCs w:val="24"/>
          </w:rPr>
          <w:delText>10</w:delText>
        </w:r>
        <w:r w:rsidR="004307E4" w:rsidRPr="006947B3" w:rsidDel="00960152">
          <w:rPr>
            <w:rFonts w:ascii="Times New Roman" w:hAnsi="Times New Roman"/>
            <w:szCs w:val="24"/>
          </w:rPr>
          <w:delText xml:space="preserve"> m</w:delText>
        </w:r>
        <w:r w:rsidR="005454E2" w:rsidRPr="006947B3" w:rsidDel="00960152">
          <w:rPr>
            <w:rFonts w:ascii="Times New Roman" w:hAnsi="Times New Roman"/>
            <w:szCs w:val="24"/>
          </w:rPr>
          <w:delText xml:space="preserve"> to 100 m</w:delText>
        </w:r>
        <w:r w:rsidR="004307E4" w:rsidRPr="006947B3" w:rsidDel="00960152">
          <w:rPr>
            <w:rFonts w:ascii="Times New Roman" w:hAnsi="Times New Roman"/>
            <w:szCs w:val="24"/>
          </w:rPr>
          <w:delText>) were measured with the Rotorod samplers mounted below two balloons</w:delText>
        </w:r>
        <w:r w:rsidR="00DF0C66" w:rsidRPr="006947B3" w:rsidDel="00960152">
          <w:rPr>
            <w:rFonts w:ascii="Times New Roman" w:hAnsi="Times New Roman"/>
            <w:szCs w:val="24"/>
          </w:rPr>
          <w:delText xml:space="preserve"> (another two columns</w:delText>
        </w:r>
        <w:r w:rsidR="00387224" w:rsidRPr="006947B3" w:rsidDel="00960152">
          <w:rPr>
            <w:rFonts w:ascii="Times New Roman" w:hAnsi="Times New Roman"/>
            <w:szCs w:val="24"/>
          </w:rPr>
          <w:delText xml:space="preserve"> of Rotorod samplers</w:delText>
        </w:r>
        <w:r w:rsidR="00DF0C66" w:rsidRPr="006947B3" w:rsidDel="00960152">
          <w:rPr>
            <w:rFonts w:ascii="Times New Roman" w:hAnsi="Times New Roman"/>
            <w:szCs w:val="24"/>
          </w:rPr>
          <w:delText>)</w:delText>
        </w:r>
        <w:r w:rsidR="004307E4" w:rsidRPr="006947B3" w:rsidDel="00960152">
          <w:rPr>
            <w:rFonts w:ascii="Times New Roman" w:hAnsi="Times New Roman"/>
            <w:szCs w:val="24"/>
          </w:rPr>
          <w:delText xml:space="preserve">. The two balloons were in the downwind direction inside or outside of the field. The downwind distance of the balloons and the sampler heights were adjusted based on whether </w:delText>
        </w:r>
        <w:r w:rsidR="000F4687" w:rsidRPr="006947B3" w:rsidDel="00960152">
          <w:rPr>
            <w:rFonts w:ascii="Times New Roman" w:hAnsi="Times New Roman"/>
            <w:szCs w:val="24"/>
          </w:rPr>
          <w:delText>seed</w:delText>
        </w:r>
        <w:r w:rsidR="004307E4" w:rsidRPr="006947B3" w:rsidDel="00960152">
          <w:rPr>
            <w:rFonts w:ascii="Times New Roman" w:hAnsi="Times New Roman"/>
            <w:szCs w:val="24"/>
          </w:rPr>
          <w:delText xml:space="preserve"> was detectable. </w:delText>
        </w:r>
        <w:r w:rsidR="00144DE2" w:rsidRPr="006947B3" w:rsidDel="00960152">
          <w:rPr>
            <w:rFonts w:ascii="Times New Roman" w:hAnsi="Times New Roman"/>
            <w:szCs w:val="24"/>
          </w:rPr>
          <w:delText>S</w:delText>
        </w:r>
        <w:r w:rsidR="004307E4" w:rsidRPr="006947B3" w:rsidDel="00960152">
          <w:rPr>
            <w:rFonts w:ascii="Times New Roman" w:hAnsi="Times New Roman"/>
            <w:szCs w:val="24"/>
          </w:rPr>
          <w:delText>ampler heights ranged from 10 m to 100 m, and the balloon downwind distance ranged from inside the source field to</w:delText>
        </w:r>
        <w:r w:rsidR="00464769" w:rsidRPr="006947B3" w:rsidDel="00960152">
          <w:rPr>
            <w:rFonts w:ascii="Times New Roman" w:hAnsi="Times New Roman"/>
            <w:szCs w:val="24"/>
          </w:rPr>
          <w:delText xml:space="preserve"> </w:delText>
        </w:r>
        <w:r w:rsidR="004307E4" w:rsidRPr="006947B3" w:rsidDel="00960152">
          <w:rPr>
            <w:rFonts w:ascii="Times New Roman" w:hAnsi="Times New Roman"/>
            <w:szCs w:val="24"/>
          </w:rPr>
          <w:delText>110 m downwind from the source.</w:delText>
        </w:r>
      </w:del>
    </w:p>
    <w:p w14:paraId="13C85B4E" w14:textId="299BE433" w:rsidR="005B183C" w:rsidRPr="006947B3" w:rsidRDefault="0076523B" w:rsidP="00960152">
      <w:pPr>
        <w:autoSpaceDE w:val="0"/>
        <w:autoSpaceDN w:val="0"/>
        <w:adjustRightInd w:val="0"/>
        <w:spacing w:after="0" w:line="480" w:lineRule="auto"/>
        <w:ind w:firstLine="576"/>
        <w:rPr>
          <w:rFonts w:ascii="Times New Roman" w:hAnsi="Times New Roman"/>
          <w:szCs w:val="24"/>
        </w:rPr>
        <w:pPrChange w:id="85" w:author="Liu, Jun" w:date="2016-12-03T10:44:00Z">
          <w:pPr>
            <w:autoSpaceDE w:val="0"/>
            <w:autoSpaceDN w:val="0"/>
            <w:adjustRightInd w:val="0"/>
            <w:spacing w:after="0" w:line="360" w:lineRule="auto"/>
            <w:ind w:firstLine="240"/>
            <w:jc w:val="center"/>
          </w:pPr>
        </w:pPrChange>
      </w:pPr>
      <w:del w:id="86" w:author="Liu, Jun" w:date="2016-12-03T10:44:00Z">
        <w:r w:rsidRPr="006947B3" w:rsidDel="00960152">
          <w:rPr>
            <w:rFonts w:ascii="Times New Roman" w:hAnsi="Times New Roman"/>
            <w:szCs w:val="24"/>
          </w:rPr>
          <w:delText>T</w:delText>
        </w:r>
      </w:del>
      <w:r w:rsidRPr="006947B3">
        <w:rPr>
          <w:rFonts w:ascii="Times New Roman" w:hAnsi="Times New Roman"/>
          <w:szCs w:val="24"/>
        </w:rPr>
        <w:t xml:space="preserve">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was calculated as the total sampled seed number on each slide divided by sampled air volume that was calculated as a function of rotation speed, sampling time, and slide area of the corresponding Rotorod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lastRenderedPageBreak/>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0179C4A7" w:rsidR="004307E4" w:rsidRPr="006947B3" w:rsidRDefault="0076523B" w:rsidP="00787BC2">
      <w:pPr>
        <w:autoSpaceDE w:val="0"/>
        <w:autoSpaceDN w:val="0"/>
        <w:adjustRightInd w:val="0"/>
        <w:spacing w:after="0" w:line="480" w:lineRule="auto"/>
        <w:rPr>
          <w:rFonts w:ascii="Times New Roman" w:hAnsi="Times New Roman"/>
          <w:szCs w:val="24"/>
        </w:rPr>
        <w:pPrChange w:id="87" w:author="Liu, Jun" w:date="2016-12-03T10:46:00Z">
          <w:pPr>
            <w:autoSpaceDE w:val="0"/>
            <w:autoSpaceDN w:val="0"/>
            <w:adjustRightInd w:val="0"/>
            <w:spacing w:after="0" w:line="480" w:lineRule="auto"/>
          </w:pPr>
        </w:pPrChange>
      </w:pPr>
      <w:r w:rsidRPr="006947B3">
        <w:rPr>
          <w:rFonts w:ascii="Times New Roman" w:hAnsi="Times New Roman"/>
          <w:szCs w:val="24"/>
        </w:rPr>
        <w:t xml:space="preserve">where N was the number of seeds within the slide, RS was the rotation speed of </w:t>
      </w:r>
      <w:r w:rsidR="005B183C" w:rsidRPr="006947B3">
        <w:rPr>
          <w:rFonts w:ascii="Times New Roman" w:hAnsi="Times New Roman"/>
          <w:szCs w:val="24"/>
        </w:rPr>
        <w:t xml:space="preserve">the </w:t>
      </w:r>
      <w:r w:rsidRPr="006947B3">
        <w:rPr>
          <w:rFonts w:ascii="Times New Roman" w:hAnsi="Times New Roman"/>
          <w:szCs w:val="24"/>
        </w:rPr>
        <w:t>Rotorod (r</w:t>
      </w:r>
      <w:ins w:id="88" w:author="Liu, Jun" w:date="2016-12-03T10:45:00Z">
        <w:r w:rsidR="00960152">
          <w:rPr>
            <w:rFonts w:ascii="Times New Roman" w:hAnsi="Times New Roman"/>
            <w:szCs w:val="24"/>
          </w:rPr>
          <w:t xml:space="preserve">esolution </w:t>
        </w:r>
      </w:ins>
      <w:r w:rsidRPr="006947B3">
        <w:rPr>
          <w:rFonts w:ascii="Times New Roman" w:hAnsi="Times New Roman"/>
          <w:szCs w:val="24"/>
        </w:rPr>
        <w:t>p</w:t>
      </w:r>
      <w:ins w:id="89" w:author="Liu, Jun" w:date="2016-12-03T10:45:00Z">
        <w:r w:rsidR="00960152">
          <w:rPr>
            <w:rFonts w:ascii="Times New Roman" w:hAnsi="Times New Roman"/>
            <w:szCs w:val="24"/>
          </w:rPr>
          <w:t xml:space="preserve">er </w:t>
        </w:r>
      </w:ins>
      <w:r w:rsidRPr="006947B3">
        <w:rPr>
          <w:rFonts w:ascii="Times New Roman" w:hAnsi="Times New Roman"/>
          <w:szCs w:val="24"/>
        </w:rPr>
        <w:t>s</w:t>
      </w:r>
      <w:ins w:id="90" w:author="Liu, Jun" w:date="2016-12-03T10:45:00Z">
        <w:r w:rsidR="00960152">
          <w:rPr>
            <w:rFonts w:ascii="Times New Roman" w:hAnsi="Times New Roman"/>
            <w:szCs w:val="24"/>
          </w:rPr>
          <w:t>econd</w:t>
        </w:r>
      </w:ins>
      <w:r w:rsidRPr="006947B3">
        <w:rPr>
          <w:rFonts w:ascii="Times New Roman" w:hAnsi="Times New Roman"/>
          <w:szCs w:val="24"/>
        </w:rPr>
        <w:t xml:space="preserve">),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663189">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2"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0865979B" w:rsidR="00067FC5" w:rsidRPr="000E5602" w:rsidRDefault="00067FC5" w:rsidP="00787BC2">
      <w:pPr>
        <w:pStyle w:val="Heading2"/>
        <w:spacing w:line="480" w:lineRule="auto"/>
        <w:rPr>
          <w:rFonts w:ascii="Times New Roman" w:hAnsi="Times New Roman"/>
          <w:sz w:val="22"/>
          <w:szCs w:val="22"/>
          <w:rPrChange w:id="91" w:author="Liu, Jun" w:date="2016-12-03T17:23:00Z">
            <w:rPr>
              <w:rFonts w:ascii="Times New Roman" w:hAnsi="Times New Roman"/>
              <w:sz w:val="22"/>
              <w:szCs w:val="22"/>
            </w:rPr>
          </w:rPrChange>
        </w:rPr>
        <w:pPrChange w:id="92" w:author="Liu, Jun" w:date="2016-12-03T10:46:00Z">
          <w:pPr>
            <w:pStyle w:val="Heading2"/>
          </w:pPr>
        </w:pPrChange>
      </w:pPr>
      <w:r w:rsidRPr="000E5602">
        <w:rPr>
          <w:rFonts w:ascii="Times New Roman" w:hAnsi="Times New Roman" w:cs="Times New Roman"/>
          <w:sz w:val="22"/>
          <w:szCs w:val="22"/>
          <w:rPrChange w:id="93" w:author="Liu, Jun" w:date="2016-12-03T17:23:00Z">
            <w:rPr>
              <w:rFonts w:ascii="Times New Roman" w:hAnsi="Times New Roman" w:cs="Times New Roman"/>
              <w:sz w:val="22"/>
              <w:szCs w:val="22"/>
            </w:rPr>
          </w:rPrChange>
        </w:rPr>
        <w:t>Seed depositio</w:t>
      </w:r>
      <w:ins w:id="94" w:author="Liu, Jun" w:date="2016-12-03T17:24:00Z">
        <w:r w:rsidR="000E5602">
          <w:rPr>
            <w:rFonts w:ascii="Times New Roman" w:hAnsi="Times New Roman" w:cs="Times New Roman"/>
            <w:sz w:val="22"/>
            <w:szCs w:val="22"/>
          </w:rPr>
          <w:t>n</w:t>
        </w:r>
      </w:ins>
      <w:del w:id="95" w:author="Liu, Jun" w:date="2016-12-03T17:24:00Z">
        <w:r w:rsidRPr="000E5602" w:rsidDel="000E5602">
          <w:rPr>
            <w:rFonts w:ascii="Times New Roman" w:hAnsi="Times New Roman" w:cs="Times New Roman"/>
            <w:sz w:val="22"/>
            <w:szCs w:val="22"/>
            <w:rPrChange w:id="96" w:author="Liu, Jun" w:date="2016-12-03T17:23:00Z">
              <w:rPr>
                <w:rFonts w:ascii="Times New Roman" w:hAnsi="Times New Roman" w:cs="Times New Roman"/>
                <w:sz w:val="22"/>
                <w:szCs w:val="22"/>
              </w:rPr>
            </w:rPrChange>
          </w:rPr>
          <w:delText>n measurement and calculation</w:delText>
        </w:r>
      </w:del>
      <w:r w:rsidRPr="000E5602">
        <w:rPr>
          <w:rFonts w:ascii="Times New Roman" w:hAnsi="Times New Roman" w:cs="Times New Roman"/>
          <w:sz w:val="22"/>
          <w:szCs w:val="22"/>
          <w:rPrChange w:id="97" w:author="Liu, Jun" w:date="2016-12-03T17:23:00Z">
            <w:rPr>
              <w:rFonts w:ascii="Times New Roman" w:hAnsi="Times New Roman" w:cs="Times New Roman"/>
              <w:sz w:val="22"/>
              <w:szCs w:val="22"/>
            </w:rPr>
          </w:rPrChange>
        </w:rPr>
        <w:t xml:space="preserve"> </w:t>
      </w:r>
    </w:p>
    <w:p w14:paraId="0C8CD2FE" w14:textId="03354925" w:rsidR="004307E4" w:rsidRPr="006947B3" w:rsidRDefault="00E14698" w:rsidP="00787BC2">
      <w:pPr>
        <w:autoSpaceDE w:val="0"/>
        <w:autoSpaceDN w:val="0"/>
        <w:adjustRightInd w:val="0"/>
        <w:spacing w:after="0" w:line="480" w:lineRule="auto"/>
        <w:ind w:firstLine="720"/>
        <w:rPr>
          <w:rFonts w:ascii="Times New Roman" w:hAnsi="Times New Roman"/>
          <w:szCs w:val="24"/>
        </w:rPr>
        <w:pPrChange w:id="98" w:author="Liu, Jun" w:date="2016-12-03T10:46:00Z">
          <w:pPr>
            <w:autoSpaceDE w:val="0"/>
            <w:autoSpaceDN w:val="0"/>
            <w:adjustRightInd w:val="0"/>
            <w:spacing w:after="0" w:line="480" w:lineRule="auto"/>
            <w:ind w:firstLine="720"/>
          </w:pPr>
        </w:pPrChange>
      </w:pPr>
      <w:ins w:id="99" w:author="Liu, Jun" w:date="2016-12-03T17:47:00Z">
        <w:r>
          <w:rPr>
            <w:rFonts w:ascii="Times New Roman" w:hAnsi="Times New Roman"/>
            <w:szCs w:val="24"/>
          </w:rPr>
          <w:t>Different from the seed concentration measurement, t</w:t>
        </w:r>
      </w:ins>
      <w:del w:id="100" w:author="Liu, Jun" w:date="2016-12-03T17:47:00Z">
        <w:r w:rsidR="004307E4" w:rsidRPr="006947B3" w:rsidDel="00E14698">
          <w:rPr>
            <w:rFonts w:ascii="Times New Roman" w:hAnsi="Times New Roman"/>
            <w:szCs w:val="24"/>
          </w:rPr>
          <w:delText>T</w:delText>
        </w:r>
      </w:del>
      <w:r w:rsidR="004307E4" w:rsidRPr="006947B3">
        <w:rPr>
          <w:rFonts w:ascii="Times New Roman" w:hAnsi="Times New Roman"/>
          <w:szCs w:val="24"/>
        </w:rPr>
        <w:t>he deposition rate of seed in and outside of the source field</w:t>
      </w:r>
      <w:ins w:id="101" w:author="Liu, Jun" w:date="2016-12-03T17:47:00Z">
        <w:r>
          <w:rPr>
            <w:rFonts w:ascii="Times New Roman" w:hAnsi="Times New Roman"/>
            <w:szCs w:val="24"/>
          </w:rPr>
          <w:t xml:space="preserve"> was</w:t>
        </w:r>
      </w:ins>
      <w:ins w:id="102" w:author="Liu, Jun" w:date="2016-12-03T17:48:00Z">
        <w:r>
          <w:rPr>
            <w:rFonts w:ascii="Times New Roman" w:hAnsi="Times New Roman"/>
            <w:szCs w:val="24"/>
          </w:rPr>
          <w:t xml:space="preserve"> measured through</w:t>
        </w:r>
      </w:ins>
      <w:del w:id="103" w:author="Liu, Jun" w:date="2016-12-03T17:48:00Z">
        <w:r w:rsidR="004307E4" w:rsidRPr="006947B3" w:rsidDel="00E14698">
          <w:rPr>
            <w:rFonts w:ascii="Times New Roman" w:hAnsi="Times New Roman"/>
            <w:szCs w:val="24"/>
          </w:rPr>
          <w:delText xml:space="preserve"> in the downwind direction was measured by</w:delText>
        </w:r>
      </w:del>
      <w:r w:rsidR="004307E4" w:rsidRPr="006947B3">
        <w:rPr>
          <w:rFonts w:ascii="Times New Roman" w:hAnsi="Times New Roman"/>
          <w:szCs w:val="24"/>
        </w:rPr>
        <w:t xml:space="preserve"> greased microscope slides placed on the ground</w:t>
      </w:r>
      <w:r w:rsidR="004307E4" w:rsidRPr="006947B3">
        <w:rPr>
          <w:rFonts w:ascii="Times New Roman" w:hAnsi="Times New Roman"/>
          <w:szCs w:val="24"/>
          <w:lang w:eastAsia="zh-CN"/>
        </w:rPr>
        <w:t xml:space="preserve"> (the size of the slides were the same as those used in the Rotorod samplers)</w:t>
      </w:r>
      <w:ins w:id="104" w:author="Liu, Jun" w:date="2016-12-03T17:48:00Z">
        <w:r>
          <w:rPr>
            <w:rFonts w:ascii="Times New Roman" w:hAnsi="Times New Roman"/>
            <w:szCs w:val="24"/>
            <w:lang w:eastAsia="zh-CN"/>
          </w:rPr>
          <w:t xml:space="preserve"> </w:t>
        </w:r>
        <w:r>
          <w:rPr>
            <w:rFonts w:ascii="Times New Roman" w:hAnsi="Times New Roman"/>
            <w:szCs w:val="24"/>
          </w:rPr>
          <w:t xml:space="preserve"> </w:t>
        </w:r>
        <w:r>
          <w:rPr>
            <w:rFonts w:ascii="Times New Roman" w:hAnsi="Times New Roman"/>
            <w:szCs w:val="24"/>
          </w:rPr>
          <w:t>along</w:t>
        </w:r>
        <w:r w:rsidRPr="006947B3">
          <w:rPr>
            <w:rFonts w:ascii="Times New Roman" w:hAnsi="Times New Roman"/>
            <w:szCs w:val="24"/>
          </w:rPr>
          <w:t xml:space="preserve"> the d</w:t>
        </w:r>
        <w:r>
          <w:rPr>
            <w:rFonts w:ascii="Times New Roman" w:hAnsi="Times New Roman"/>
            <w:szCs w:val="24"/>
          </w:rPr>
          <w:t>ownwind direction</w:t>
        </w:r>
      </w:ins>
      <w:r w:rsidR="004307E4" w:rsidRPr="006947B3">
        <w:rPr>
          <w:rFonts w:ascii="Times New Roman" w:hAnsi="Times New Roman"/>
          <w:szCs w:val="24"/>
        </w:rPr>
        <w:t xml:space="preserve">. </w:t>
      </w:r>
      <w:del w:id="105" w:author="Liu, Jun" w:date="2016-12-03T17:51:00Z">
        <w:r w:rsidR="004307E4" w:rsidRPr="006947B3" w:rsidDel="00E14698">
          <w:rPr>
            <w:rFonts w:ascii="Times New Roman" w:hAnsi="Times New Roman"/>
            <w:szCs w:val="24"/>
          </w:rPr>
          <w:delText xml:space="preserve">The deposition slides in the downwind direction were placed and collected at the same time as the concentration slides. </w:delText>
        </w:r>
      </w:del>
      <w:r w:rsidR="004307E4" w:rsidRPr="006947B3">
        <w:rPr>
          <w:rFonts w:ascii="Times New Roman" w:hAnsi="Times New Roman"/>
          <w:szCs w:val="24"/>
        </w:rPr>
        <w:t xml:space="preserve">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004307E4" w:rsidRPr="006947B3">
        <w:rPr>
          <w:rFonts w:ascii="Times New Roman" w:hAnsi="Times New Roman"/>
          <w:szCs w:val="24"/>
        </w:rPr>
        <w:t xml:space="preserve">. </w:t>
      </w:r>
      <w:ins w:id="106" w:author="Liu, Jun" w:date="2016-12-03T18:05:00Z">
        <w:r w:rsidR="00614EDB">
          <w:rPr>
            <w:rFonts w:ascii="Times New Roman" w:hAnsi="Times New Roman"/>
            <w:szCs w:val="24"/>
          </w:rPr>
          <w:t>There were</w:t>
        </w:r>
        <w:r w:rsidR="004B3A0F">
          <w:rPr>
            <w:rFonts w:ascii="Times New Roman" w:hAnsi="Times New Roman"/>
            <w:szCs w:val="24"/>
          </w:rPr>
          <w:t xml:space="preserve"> no overloadi</w:t>
        </w:r>
        <w:r w:rsidR="00614EDB">
          <w:rPr>
            <w:rFonts w:ascii="Times New Roman" w:hAnsi="Times New Roman"/>
            <w:szCs w:val="24"/>
          </w:rPr>
          <w:t>ng problem</w:t>
        </w:r>
      </w:ins>
      <w:ins w:id="107" w:author="Liu, Jun" w:date="2016-12-03T18:08:00Z">
        <w:r w:rsidR="00614EDB">
          <w:rPr>
            <w:rFonts w:ascii="Times New Roman" w:hAnsi="Times New Roman"/>
            <w:szCs w:val="24"/>
          </w:rPr>
          <w:t>s</w:t>
        </w:r>
      </w:ins>
      <w:ins w:id="108" w:author="Liu, Jun" w:date="2016-12-03T18:05:00Z">
        <w:r w:rsidR="00614EDB">
          <w:rPr>
            <w:rFonts w:ascii="Times New Roman" w:hAnsi="Times New Roman"/>
            <w:szCs w:val="24"/>
          </w:rPr>
          <w:t xml:space="preserve"> </w:t>
        </w:r>
        <w:r w:rsidR="004B3A0F">
          <w:rPr>
            <w:rFonts w:ascii="Times New Roman" w:hAnsi="Times New Roman"/>
            <w:szCs w:val="24"/>
          </w:rPr>
          <w:t xml:space="preserve">during the sampling </w:t>
        </w:r>
      </w:ins>
      <w:ins w:id="109" w:author="Liu, Jun" w:date="2016-12-03T18:07:00Z">
        <w:r w:rsidR="004B3A0F">
          <w:rPr>
            <w:rFonts w:ascii="Times New Roman" w:hAnsi="Times New Roman"/>
            <w:szCs w:val="24"/>
          </w:rPr>
          <w:t>period</w:t>
        </w:r>
      </w:ins>
      <w:ins w:id="110" w:author="Liu, Jun" w:date="2016-12-03T18:08:00Z">
        <w:r w:rsidR="00614EDB">
          <w:rPr>
            <w:rFonts w:ascii="Times New Roman" w:hAnsi="Times New Roman"/>
            <w:szCs w:val="24"/>
          </w:rPr>
          <w:t>s</w:t>
        </w:r>
      </w:ins>
      <w:ins w:id="111" w:author="Liu, Jun" w:date="2016-12-03T18:07:00Z">
        <w:r w:rsidR="00614EDB">
          <w:rPr>
            <w:rFonts w:ascii="Times New Roman" w:hAnsi="Times New Roman"/>
            <w:szCs w:val="24"/>
          </w:rPr>
          <w:t xml:space="preserve"> on both the Rotorod sampler slides and the </w:t>
        </w:r>
      </w:ins>
      <w:ins w:id="112" w:author="Liu, Jun" w:date="2016-12-03T18:08:00Z">
        <w:r w:rsidR="00614EDB">
          <w:rPr>
            <w:rFonts w:ascii="Times New Roman" w:hAnsi="Times New Roman"/>
            <w:szCs w:val="24"/>
          </w:rPr>
          <w:t>deposition</w:t>
        </w:r>
      </w:ins>
      <w:ins w:id="113" w:author="Liu, Jun" w:date="2016-12-03T18:07:00Z">
        <w:r w:rsidR="00614EDB">
          <w:rPr>
            <w:rFonts w:ascii="Times New Roman" w:hAnsi="Times New Roman"/>
            <w:szCs w:val="24"/>
          </w:rPr>
          <w:t xml:space="preserve"> </w:t>
        </w:r>
      </w:ins>
      <w:ins w:id="114" w:author="Liu, Jun" w:date="2016-12-03T18:08:00Z">
        <w:r w:rsidR="00614EDB">
          <w:rPr>
            <w:rFonts w:ascii="Times New Roman" w:hAnsi="Times New Roman"/>
            <w:szCs w:val="24"/>
          </w:rPr>
          <w:t>slides.</w:t>
        </w:r>
      </w:ins>
      <w:del w:id="115" w:author="Liu, Jun" w:date="2016-12-03T18:08:00Z">
        <w:r w:rsidR="004307E4" w:rsidRPr="006947B3" w:rsidDel="00614EDB">
          <w:rPr>
            <w:rFonts w:ascii="Times New Roman" w:hAnsi="Times New Roman"/>
            <w:szCs w:val="24"/>
          </w:rPr>
          <w:delText>The Rotorod sampler slides and the deposition slides were not overloaded by the sampled seed during each sampling period.</w:delText>
        </w:r>
      </w:del>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314C53">
      <w:pPr>
        <w:autoSpaceDE w:val="0"/>
        <w:autoSpaceDN w:val="0"/>
        <w:adjustRightInd w:val="0"/>
        <w:spacing w:after="0" w:line="480" w:lineRule="auto"/>
        <w:jc w:val="center"/>
        <w:rPr>
          <w:rFonts w:ascii="Times New Roman" w:eastAsia="Calibri" w:hAnsi="Times New Roman"/>
          <w:szCs w:val="24"/>
        </w:rPr>
        <w:pPrChange w:id="116" w:author="Liu, Jun" w:date="2016-12-03T17:24:00Z">
          <w:pPr>
            <w:autoSpaceDE w:val="0"/>
            <w:autoSpaceDN w:val="0"/>
            <w:adjustRightInd w:val="0"/>
            <w:spacing w:after="0" w:line="480" w:lineRule="auto"/>
          </w:pPr>
        </w:pPrChange>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4B3A0F">
      <w:pPr>
        <w:spacing w:line="480" w:lineRule="auto"/>
        <w:rPr>
          <w:rFonts w:ascii="Times New Roman" w:hAnsi="Times New Roman"/>
          <w:szCs w:val="24"/>
        </w:rPr>
        <w:pPrChange w:id="117" w:author="Liu, Jun" w:date="2016-12-03T18:02:00Z">
          <w:pPr>
            <w:spacing w:line="480" w:lineRule="auto"/>
          </w:pPr>
        </w:pPrChange>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59075D7D" w:rsidR="00C147B9" w:rsidRPr="00C17972" w:rsidRDefault="00C147B9" w:rsidP="004B3A0F">
      <w:pPr>
        <w:pStyle w:val="Heading2"/>
        <w:spacing w:line="480" w:lineRule="auto"/>
        <w:rPr>
          <w:rFonts w:ascii="Times New Roman" w:hAnsi="Times New Roman"/>
          <w:sz w:val="22"/>
          <w:szCs w:val="22"/>
        </w:rPr>
        <w:pPrChange w:id="118" w:author="Liu, Jun" w:date="2016-12-03T18:02:00Z">
          <w:pPr>
            <w:pStyle w:val="Heading2"/>
          </w:pPr>
        </w:pPrChange>
      </w:pPr>
      <w:r w:rsidRPr="00C17972">
        <w:rPr>
          <w:rFonts w:ascii="Times New Roman" w:hAnsi="Times New Roman" w:cs="Times New Roman"/>
          <w:sz w:val="22"/>
          <w:szCs w:val="22"/>
        </w:rPr>
        <w:t xml:space="preserve">Meteorological </w:t>
      </w:r>
      <w:ins w:id="119" w:author="Liu, Jun" w:date="2016-12-03T18:09:00Z">
        <w:r w:rsidR="004562A5">
          <w:rPr>
            <w:rFonts w:ascii="Times New Roman" w:hAnsi="Times New Roman" w:cs="Times New Roman"/>
            <w:sz w:val="22"/>
            <w:szCs w:val="22"/>
          </w:rPr>
          <w:t>parameter</w:t>
        </w:r>
      </w:ins>
      <w:del w:id="120" w:author="Liu, Jun" w:date="2016-12-03T18:09:00Z">
        <w:r w:rsidRPr="00C17972" w:rsidDel="004562A5">
          <w:rPr>
            <w:rFonts w:ascii="Times New Roman" w:hAnsi="Times New Roman" w:cs="Times New Roman"/>
            <w:sz w:val="22"/>
            <w:szCs w:val="22"/>
          </w:rPr>
          <w:delText>measurement</w:delText>
        </w:r>
      </w:del>
      <w:r w:rsidRPr="00C17972">
        <w:rPr>
          <w:rFonts w:ascii="Times New Roman" w:hAnsi="Times New Roman" w:cs="Times New Roman"/>
          <w:sz w:val="22"/>
          <w:szCs w:val="22"/>
        </w:rPr>
        <w:t>s</w:t>
      </w:r>
    </w:p>
    <w:p w14:paraId="4E97786F" w14:textId="2275EE13" w:rsidR="009F6FFA" w:rsidRDefault="00751C51" w:rsidP="00186AC5">
      <w:pPr>
        <w:autoSpaceDE w:val="0"/>
        <w:autoSpaceDN w:val="0"/>
        <w:adjustRightInd w:val="0"/>
        <w:spacing w:after="0" w:line="480" w:lineRule="auto"/>
        <w:ind w:firstLine="720"/>
        <w:rPr>
          <w:ins w:id="121" w:author="Liu, Jun" w:date="2016-12-04T10:21:00Z"/>
          <w:rFonts w:ascii="Times New Roman" w:eastAsia="Calibri" w:hAnsi="Times New Roman"/>
          <w:szCs w:val="24"/>
        </w:rPr>
        <w:pPrChange w:id="122" w:author="Liu, Jun" w:date="2016-12-03T18:02:00Z">
          <w:pPr>
            <w:autoSpaceDE w:val="0"/>
            <w:autoSpaceDN w:val="0"/>
            <w:adjustRightInd w:val="0"/>
            <w:spacing w:after="0" w:line="480" w:lineRule="auto"/>
            <w:ind w:firstLine="720"/>
          </w:pPr>
        </w:pPrChange>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w:t>
      </w:r>
      <w:ins w:id="123" w:author="Liu, Jun" w:date="2016-12-03T18:34:00Z">
        <w:r w:rsidR="00186AC5">
          <w:rPr>
            <w:rFonts w:ascii="Times New Roman" w:hAnsi="Times New Roman"/>
            <w:szCs w:val="24"/>
          </w:rPr>
          <w:t xml:space="preserve"> The atmospheric context mainly include</w:t>
        </w:r>
      </w:ins>
      <w:ins w:id="124" w:author="Liu, Jun" w:date="2016-12-03T18:35:00Z">
        <w:r w:rsidR="00186AC5">
          <w:rPr>
            <w:rFonts w:ascii="Times New Roman" w:hAnsi="Times New Roman"/>
            <w:szCs w:val="24"/>
          </w:rPr>
          <w:t>s</w:t>
        </w:r>
      </w:ins>
      <w:ins w:id="125" w:author="Liu, Jun" w:date="2016-12-03T18:34:00Z">
        <w:r w:rsidR="00186AC5">
          <w:rPr>
            <w:rFonts w:ascii="Times New Roman" w:hAnsi="Times New Roman"/>
            <w:szCs w:val="24"/>
          </w:rPr>
          <w:t xml:space="preserve"> wind velocities,</w:t>
        </w:r>
      </w:ins>
      <w:ins w:id="126" w:author="Liu, Jun" w:date="2016-12-03T18:35:00Z">
        <w:r w:rsidR="00186AC5" w:rsidRPr="00186AC5">
          <w:rPr>
            <w:rFonts w:ascii="Times New Roman" w:eastAsia="Calibri" w:hAnsi="Times New Roman"/>
            <w:szCs w:val="24"/>
          </w:rPr>
          <w:t xml:space="preserve"> </w:t>
        </w:r>
        <w:r w:rsidR="00186AC5" w:rsidRPr="006947B3">
          <w:rPr>
            <w:rFonts w:ascii="Times New Roman" w:eastAsia="Calibri" w:hAnsi="Times New Roman"/>
            <w:szCs w:val="24"/>
          </w:rPr>
          <w:t>Solar radiation, air temperature, relative humidity, and rainfall</w:t>
        </w:r>
        <w:r w:rsidR="00186AC5">
          <w:rPr>
            <w:rFonts w:ascii="Times New Roman" w:eastAsia="Calibri" w:hAnsi="Times New Roman"/>
            <w:szCs w:val="24"/>
          </w:rPr>
          <w:t>.</w:t>
        </w:r>
      </w:ins>
      <w:r w:rsidR="00AE3BC0" w:rsidRPr="006947B3">
        <w:rPr>
          <w:rFonts w:ascii="Times New Roman" w:hAnsi="Times New Roman"/>
          <w:szCs w:val="24"/>
        </w:rPr>
        <w:t xml:space="preserve"> </w:t>
      </w:r>
      <w:ins w:id="127" w:author="Liu, Jun" w:date="2016-12-03T18:24:00Z">
        <w:r w:rsidR="009F6FFA">
          <w:rPr>
            <w:rFonts w:ascii="Times New Roman" w:hAnsi="Times New Roman"/>
            <w:szCs w:val="24"/>
          </w:rPr>
          <w:t>A sonic anemometer was mounted at 2.</w:t>
        </w:r>
      </w:ins>
      <w:ins w:id="128" w:author="Liu, Jun" w:date="2016-12-03T18:25:00Z">
        <w:r w:rsidR="009F6FFA">
          <w:rPr>
            <w:rFonts w:ascii="Times New Roman" w:hAnsi="Times New Roman"/>
            <w:szCs w:val="24"/>
          </w:rPr>
          <w:t xml:space="preserve">3m above the canopy </w:t>
        </w:r>
        <w:r w:rsidR="009F6FFA" w:rsidRPr="006947B3">
          <w:rPr>
            <w:rFonts w:ascii="Times New Roman" w:eastAsia="Calibri" w:hAnsi="Times New Roman"/>
            <w:szCs w:val="24"/>
          </w:rPr>
          <w:t>(CSAT3, Campbell Sci, Utah, IL)</w:t>
        </w:r>
      </w:ins>
      <w:ins w:id="129" w:author="Liu, Jun" w:date="2016-12-03T18:24:00Z">
        <w:r w:rsidR="009F6FFA">
          <w:rPr>
            <w:rFonts w:ascii="Times New Roman" w:hAnsi="Times New Roman"/>
            <w:szCs w:val="24"/>
          </w:rPr>
          <w:t xml:space="preserve"> </w:t>
        </w:r>
      </w:ins>
      <w:ins w:id="130" w:author="Liu, Jun" w:date="2016-12-03T18:27:00Z">
        <w:r w:rsidR="009F6FFA">
          <w:rPr>
            <w:rFonts w:ascii="Times New Roman" w:hAnsi="Times New Roman"/>
            <w:szCs w:val="24"/>
          </w:rPr>
          <w:t>to measure three-dimensional wind velocities which were recorded at</w:t>
        </w:r>
        <w:r w:rsidR="009F6FFA" w:rsidRPr="006947B3">
          <w:rPr>
            <w:rFonts w:ascii="Times New Roman" w:eastAsia="Calibri" w:hAnsi="Times New Roman"/>
            <w:szCs w:val="24"/>
          </w:rPr>
          <w:t xml:space="preserve"> 10 Hz using a CR3000 data logger (Campbell Sci)</w:t>
        </w:r>
        <w:r w:rsidR="009F6FFA">
          <w:rPr>
            <w:rFonts w:ascii="Times New Roman" w:eastAsia="Calibri" w:hAnsi="Times New Roman"/>
            <w:szCs w:val="24"/>
          </w:rPr>
          <w:t>.</w:t>
        </w:r>
      </w:ins>
      <w:ins w:id="131" w:author="Liu, Jun" w:date="2016-12-03T18:36:00Z">
        <w:r w:rsidR="00186AC5">
          <w:rPr>
            <w:rFonts w:ascii="Times New Roman" w:eastAsia="Calibri" w:hAnsi="Times New Roman"/>
            <w:szCs w:val="24"/>
          </w:rPr>
          <w:t xml:space="preserve"> </w:t>
        </w:r>
      </w:ins>
      <w:ins w:id="132" w:author="Liu, Jun" w:date="2016-12-04T10:12:00Z">
        <w:r w:rsidR="00094FA6">
          <w:rPr>
            <w:rFonts w:ascii="Times New Roman" w:eastAsia="Calibri" w:hAnsi="Times New Roman"/>
            <w:szCs w:val="24"/>
          </w:rPr>
          <w:t>About 800</w:t>
        </w:r>
      </w:ins>
      <w:ins w:id="133" w:author="Liu, Jun" w:date="2016-12-04T10:13:00Z">
        <w:r w:rsidR="00094FA6">
          <w:rPr>
            <w:rFonts w:ascii="Times New Roman" w:eastAsia="Calibri" w:hAnsi="Times New Roman"/>
            <w:szCs w:val="24"/>
          </w:rPr>
          <w:t xml:space="preserve"> </w:t>
        </w:r>
      </w:ins>
      <w:ins w:id="134" w:author="Liu, Jun" w:date="2016-12-04T10:12:00Z">
        <w:r w:rsidR="00094FA6">
          <w:rPr>
            <w:rFonts w:ascii="Times New Roman" w:eastAsia="Calibri" w:hAnsi="Times New Roman"/>
            <w:szCs w:val="24"/>
          </w:rPr>
          <w:t>m</w:t>
        </w:r>
      </w:ins>
      <w:ins w:id="135" w:author="Liu, Jun" w:date="2016-12-04T10:13:00Z">
        <w:r w:rsidR="00094FA6">
          <w:rPr>
            <w:rFonts w:ascii="Times New Roman" w:eastAsia="Calibri" w:hAnsi="Times New Roman"/>
            <w:szCs w:val="24"/>
          </w:rPr>
          <w:t>eters</w:t>
        </w:r>
      </w:ins>
      <w:ins w:id="136" w:author="Liu, Jun" w:date="2016-12-04T10:12:00Z">
        <w:r w:rsidR="00094FA6">
          <w:rPr>
            <w:rFonts w:ascii="Times New Roman" w:eastAsia="Calibri" w:hAnsi="Times New Roman"/>
            <w:szCs w:val="24"/>
          </w:rPr>
          <w:t xml:space="preserve"> </w:t>
        </w:r>
      </w:ins>
      <w:ins w:id="137" w:author="Liu, Jun" w:date="2016-12-03T18:36:00Z">
        <w:r w:rsidR="00094FA6">
          <w:rPr>
            <w:rFonts w:ascii="Times New Roman" w:eastAsia="Calibri" w:hAnsi="Times New Roman"/>
            <w:szCs w:val="24"/>
          </w:rPr>
          <w:t>o</w:t>
        </w:r>
        <w:r w:rsidR="00186AC5">
          <w:rPr>
            <w:rFonts w:ascii="Times New Roman" w:eastAsia="Calibri" w:hAnsi="Times New Roman"/>
            <w:szCs w:val="24"/>
          </w:rPr>
          <w:t>n the north of the source field, a weather station recorded s</w:t>
        </w:r>
        <w:r w:rsidR="00186AC5" w:rsidRPr="006947B3">
          <w:rPr>
            <w:rFonts w:ascii="Times New Roman" w:eastAsia="Calibri" w:hAnsi="Times New Roman"/>
            <w:szCs w:val="24"/>
          </w:rPr>
          <w:t xml:space="preserve">olar radiation, air temperature, relative humidity, and </w:t>
        </w:r>
        <w:r w:rsidR="00186AC5" w:rsidRPr="006947B3">
          <w:rPr>
            <w:rFonts w:ascii="Times New Roman" w:eastAsia="Calibri" w:hAnsi="Times New Roman"/>
            <w:szCs w:val="24"/>
          </w:rPr>
          <w:lastRenderedPageBreak/>
          <w:t>rainfall</w:t>
        </w:r>
      </w:ins>
      <w:ins w:id="138" w:author="Liu, Jun" w:date="2016-12-04T10:13:00Z">
        <w:r w:rsidR="00094FA6" w:rsidRPr="00094FA6">
          <w:rPr>
            <w:rFonts w:ascii="Times New Roman" w:eastAsia="Calibri" w:hAnsi="Times New Roman"/>
            <w:szCs w:val="24"/>
          </w:rPr>
          <w:t xml:space="preserve"> </w:t>
        </w:r>
        <w:r w:rsidR="00094FA6" w:rsidRPr="006947B3">
          <w:rPr>
            <w:rFonts w:ascii="Times New Roman" w:eastAsia="Calibri" w:hAnsi="Times New Roman"/>
            <w:szCs w:val="24"/>
          </w:rPr>
          <w:t>every hour by the Water and Atmospheric Resources Monitoring Program at the Illinois State Water Survey, University of Illinois at Urbana-Champaign.</w:t>
        </w:r>
      </w:ins>
    </w:p>
    <w:p w14:paraId="07D29F7C" w14:textId="120EACC3" w:rsidR="00137034" w:rsidRPr="006947B3" w:rsidDel="00094FA6" w:rsidRDefault="00F841D0" w:rsidP="00F841D0">
      <w:pPr>
        <w:autoSpaceDE w:val="0"/>
        <w:autoSpaceDN w:val="0"/>
        <w:adjustRightInd w:val="0"/>
        <w:spacing w:after="0" w:line="480" w:lineRule="auto"/>
        <w:ind w:firstLine="720"/>
        <w:rPr>
          <w:del w:id="139" w:author="Liu, Jun" w:date="2016-12-04T10:14:00Z"/>
          <w:rFonts w:ascii="Times New Roman" w:eastAsia="Calibri" w:hAnsi="Times New Roman"/>
          <w:szCs w:val="24"/>
        </w:rPr>
        <w:pPrChange w:id="140" w:author="Liu, Jun" w:date="2016-12-04T10:31:00Z">
          <w:pPr>
            <w:autoSpaceDE w:val="0"/>
            <w:autoSpaceDN w:val="0"/>
            <w:adjustRightInd w:val="0"/>
            <w:spacing w:after="0" w:line="480" w:lineRule="auto"/>
            <w:ind w:firstLine="720"/>
          </w:pPr>
        </w:pPrChange>
      </w:pPr>
      <w:ins w:id="141" w:author="Liu, Jun" w:date="2016-12-04T10:24:00Z">
        <w:r>
          <w:rPr>
            <w:rFonts w:ascii="Times New Roman" w:eastAsia="Calibri" w:hAnsi="Times New Roman"/>
            <w:szCs w:val="24"/>
          </w:rPr>
          <w:t xml:space="preserve">Relying on the data from </w:t>
        </w:r>
        <w:r w:rsidRPr="006947B3">
          <w:rPr>
            <w:rFonts w:ascii="Times New Roman" w:eastAsia="Calibri" w:hAnsi="Times New Roman"/>
            <w:szCs w:val="24"/>
          </w:rPr>
          <w:t>the weather station and the</w:t>
        </w:r>
        <w:r>
          <w:rPr>
            <w:rFonts w:ascii="Times New Roman" w:eastAsia="Calibri" w:hAnsi="Times New Roman"/>
            <w:szCs w:val="24"/>
          </w:rPr>
          <w:t xml:space="preserve"> </w:t>
        </w:r>
        <w:r w:rsidRPr="006947B3">
          <w:rPr>
            <w:rFonts w:ascii="Times New Roman" w:eastAsia="Calibri" w:hAnsi="Times New Roman"/>
            <w:szCs w:val="24"/>
          </w:rPr>
          <w:t>high frequency anemometers</w:t>
        </w:r>
        <w:r>
          <w:rPr>
            <w:rFonts w:ascii="Times New Roman" w:eastAsia="Calibri" w:hAnsi="Times New Roman"/>
            <w:szCs w:val="24"/>
          </w:rPr>
          <w:t>,</w:t>
        </w:r>
        <w:r w:rsidRPr="006947B3">
          <w:rPr>
            <w:rFonts w:ascii="Times New Roman" w:eastAsia="Calibri" w:hAnsi="Times New Roman"/>
            <w:szCs w:val="24"/>
          </w:rPr>
          <w:t xml:space="preserve"> </w:t>
        </w:r>
      </w:ins>
      <w:ins w:id="142" w:author="Liu, Jun" w:date="2016-12-04T10:21:00Z">
        <w:r>
          <w:rPr>
            <w:rFonts w:ascii="Times New Roman" w:eastAsia="Calibri" w:hAnsi="Times New Roman"/>
            <w:szCs w:val="24"/>
          </w:rPr>
          <w:t xml:space="preserve">the dynamic meteorological parameters were </w:t>
        </w:r>
      </w:ins>
      <w:ins w:id="143" w:author="Liu, Jun" w:date="2016-12-04T10:25:00Z">
        <w:r>
          <w:rPr>
            <w:rFonts w:ascii="Times New Roman" w:eastAsia="Calibri" w:hAnsi="Times New Roman"/>
            <w:szCs w:val="24"/>
          </w:rPr>
          <w:t>calculated</w:t>
        </w:r>
      </w:ins>
      <w:ins w:id="144" w:author="Liu, Jun" w:date="2016-12-04T10:29:00Z">
        <w:r>
          <w:rPr>
            <w:rFonts w:ascii="Times New Roman" w:eastAsia="Calibri" w:hAnsi="Times New Roman"/>
            <w:szCs w:val="24"/>
          </w:rPr>
          <w:t xml:space="preserve"> for each sampling period by rotating the horizontal wind components into the mean wind direction</w:t>
        </w:r>
      </w:ins>
      <w:ins w:id="145" w:author="Liu, Jun" w:date="2016-12-04T10:30:00Z">
        <w:r>
          <w:rPr>
            <w:rFonts w:ascii="Times New Roman" w:eastAsia="Calibri" w:hAnsi="Times New Roman"/>
            <w:szCs w:val="24"/>
          </w:rPr>
          <w:t xml:space="preserve"> </w:t>
        </w:r>
      </w:ins>
      <w:ins w:id="146" w:author="Liu, Jun" w:date="2016-12-04T10:29:00Z">
        <w:r>
          <w:rPr>
            <w:rFonts w:ascii="Times New Roman" w:eastAsia="Calibri" w:hAnsi="Times New Roman"/>
            <w:szCs w:val="24"/>
          </w:rPr>
          <w:t>(Stull 2001).</w:t>
        </w:r>
      </w:ins>
      <w:ins w:id="147" w:author="Liu, Jun" w:date="2016-12-04T10:25:00Z">
        <w:r>
          <w:rPr>
            <w:rFonts w:ascii="Times New Roman" w:eastAsia="Calibri" w:hAnsi="Times New Roman"/>
            <w:szCs w:val="24"/>
          </w:rPr>
          <w:t xml:space="preserve"> </w:t>
        </w:r>
      </w:ins>
      <w:del w:id="148" w:author="Liu, Jun" w:date="2016-12-03T18:28:00Z">
        <w:r w:rsidR="006964B1" w:rsidRPr="00186AC5" w:rsidDel="009F6FFA">
          <w:rPr>
            <w:rFonts w:ascii="Times New Roman" w:eastAsia="Calibri" w:hAnsi="Times New Roman"/>
            <w:szCs w:val="24"/>
            <w:highlight w:val="yellow"/>
            <w:rPrChange w:id="149" w:author="Liu, Jun" w:date="2016-12-03T18:38:00Z">
              <w:rPr>
                <w:rFonts w:ascii="Times New Roman" w:eastAsia="Calibri" w:hAnsi="Times New Roman"/>
                <w:szCs w:val="24"/>
              </w:rPr>
            </w:rPrChange>
          </w:rPr>
          <w:delText>Three-dimensional</w:delText>
        </w:r>
        <w:r w:rsidR="00C147B9" w:rsidRPr="00186AC5" w:rsidDel="009F6FFA">
          <w:rPr>
            <w:rFonts w:ascii="Times New Roman" w:eastAsia="Calibri" w:hAnsi="Times New Roman"/>
            <w:szCs w:val="24"/>
            <w:highlight w:val="yellow"/>
            <w:rPrChange w:id="150" w:author="Liu, Jun" w:date="2016-12-03T18:38:00Z">
              <w:rPr>
                <w:rFonts w:ascii="Times New Roman" w:eastAsia="Calibri" w:hAnsi="Times New Roman"/>
                <w:szCs w:val="24"/>
              </w:rPr>
            </w:rPrChange>
          </w:rPr>
          <w:delText xml:space="preserve"> wind velocities were measured in the source field with a sonic anemometer placed at </w:delText>
        </w:r>
        <w:r w:rsidR="000128A4" w:rsidRPr="00186AC5" w:rsidDel="009F6FFA">
          <w:rPr>
            <w:rFonts w:ascii="Times New Roman" w:eastAsia="Calibri" w:hAnsi="Times New Roman"/>
            <w:szCs w:val="24"/>
            <w:highlight w:val="yellow"/>
            <w:rPrChange w:id="151" w:author="Liu, Jun" w:date="2016-12-03T18:38:00Z">
              <w:rPr>
                <w:rFonts w:ascii="Times New Roman" w:eastAsia="Calibri" w:hAnsi="Times New Roman"/>
                <w:szCs w:val="24"/>
              </w:rPr>
            </w:rPrChange>
          </w:rPr>
          <w:delText>2</w:delText>
        </w:r>
        <w:r w:rsidR="00C147B9" w:rsidRPr="00186AC5" w:rsidDel="009F6FFA">
          <w:rPr>
            <w:rFonts w:ascii="Times New Roman" w:eastAsia="Calibri" w:hAnsi="Times New Roman"/>
            <w:szCs w:val="24"/>
            <w:highlight w:val="yellow"/>
            <w:rPrChange w:id="152" w:author="Liu, Jun" w:date="2016-12-03T18:38:00Z">
              <w:rPr>
                <w:rFonts w:ascii="Times New Roman" w:eastAsia="Calibri" w:hAnsi="Times New Roman"/>
                <w:szCs w:val="24"/>
              </w:rPr>
            </w:rPrChange>
          </w:rPr>
          <w:delText>.3 m</w:delText>
        </w:r>
        <w:r w:rsidR="00806382" w:rsidRPr="00186AC5" w:rsidDel="009F6FFA">
          <w:rPr>
            <w:rFonts w:ascii="Times New Roman" w:eastAsia="Calibri" w:hAnsi="Times New Roman"/>
            <w:szCs w:val="24"/>
            <w:highlight w:val="yellow"/>
            <w:rPrChange w:id="153"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154" w:author="Liu, Jun" w:date="2016-12-03T18:38:00Z">
              <w:rPr>
                <w:rFonts w:ascii="Times New Roman" w:eastAsia="Calibri" w:hAnsi="Times New Roman"/>
                <w:szCs w:val="24"/>
              </w:rPr>
            </w:rPrChange>
          </w:rPr>
          <w:delText>above the canopy</w:delText>
        </w:r>
      </w:del>
      <w:del w:id="155" w:author="Liu, Jun" w:date="2016-12-03T18:25:00Z">
        <w:r w:rsidR="00C147B9" w:rsidRPr="00186AC5" w:rsidDel="009F6FFA">
          <w:rPr>
            <w:rFonts w:ascii="Times New Roman" w:eastAsia="Calibri" w:hAnsi="Times New Roman"/>
            <w:szCs w:val="24"/>
            <w:highlight w:val="yellow"/>
            <w:rPrChange w:id="156" w:author="Liu, Jun" w:date="2016-12-03T18:38:00Z">
              <w:rPr>
                <w:rFonts w:ascii="Times New Roman" w:eastAsia="Calibri" w:hAnsi="Times New Roman"/>
                <w:szCs w:val="24"/>
              </w:rPr>
            </w:rPrChange>
          </w:rPr>
          <w:delText xml:space="preserve"> (CSAT3, Campbell Sci, Utah, IL)</w:delText>
        </w:r>
      </w:del>
      <w:del w:id="157" w:author="Liu, Jun" w:date="2016-12-03T18:28:00Z">
        <w:r w:rsidR="00C147B9" w:rsidRPr="00186AC5" w:rsidDel="009F6FFA">
          <w:rPr>
            <w:rFonts w:ascii="Times New Roman" w:eastAsia="Calibri" w:hAnsi="Times New Roman"/>
            <w:szCs w:val="24"/>
            <w:highlight w:val="yellow"/>
            <w:rPrChange w:id="158" w:author="Liu, Jun" w:date="2016-12-03T18:38:00Z">
              <w:rPr>
                <w:rFonts w:ascii="Times New Roman" w:eastAsia="Calibri" w:hAnsi="Times New Roman"/>
                <w:szCs w:val="24"/>
              </w:rPr>
            </w:rPrChange>
          </w:rPr>
          <w:delText>. The measurements were recorded at 10 Hz</w:delText>
        </w:r>
        <w:r w:rsidR="00AE3BC0" w:rsidRPr="00186AC5" w:rsidDel="009F6FFA">
          <w:rPr>
            <w:rFonts w:ascii="Times New Roman" w:eastAsia="Calibri" w:hAnsi="Times New Roman"/>
            <w:szCs w:val="24"/>
            <w:highlight w:val="yellow"/>
            <w:rPrChange w:id="159" w:author="Liu, Jun" w:date="2016-12-03T18:38:00Z">
              <w:rPr>
                <w:rFonts w:ascii="Times New Roman" w:eastAsia="Calibri" w:hAnsi="Times New Roman"/>
                <w:szCs w:val="24"/>
              </w:rPr>
            </w:rPrChange>
          </w:rPr>
          <w:delText xml:space="preserve"> </w:delText>
        </w:r>
        <w:r w:rsidR="00C147B9" w:rsidRPr="00186AC5" w:rsidDel="009F6FFA">
          <w:rPr>
            <w:rFonts w:ascii="Times New Roman" w:eastAsia="Calibri" w:hAnsi="Times New Roman"/>
            <w:szCs w:val="24"/>
            <w:highlight w:val="yellow"/>
            <w:rPrChange w:id="160" w:author="Liu, Jun" w:date="2016-12-03T18:38:00Z">
              <w:rPr>
                <w:rFonts w:ascii="Times New Roman" w:eastAsia="Calibri" w:hAnsi="Times New Roman"/>
                <w:szCs w:val="24"/>
              </w:rPr>
            </w:rPrChange>
          </w:rPr>
          <w:delText xml:space="preserve">using a CR3000 data logger (Campbell Sci). </w:delText>
        </w:r>
      </w:del>
      <w:del w:id="161" w:author="Liu, Jun" w:date="2016-12-04T10:14:00Z">
        <w:r w:rsidR="00C147B9" w:rsidRPr="00186AC5" w:rsidDel="00094FA6">
          <w:rPr>
            <w:rFonts w:ascii="Times New Roman" w:eastAsia="Calibri" w:hAnsi="Times New Roman"/>
            <w:szCs w:val="24"/>
            <w:highlight w:val="yellow"/>
            <w:rPrChange w:id="162" w:author="Liu, Jun" w:date="2016-12-03T18:38:00Z">
              <w:rPr>
                <w:rFonts w:ascii="Times New Roman" w:eastAsia="Calibri" w:hAnsi="Times New Roman"/>
                <w:szCs w:val="24"/>
              </w:rPr>
            </w:rPrChange>
          </w:rPr>
          <w:delText>Solar radiation, air temperature, relative humidity</w:delText>
        </w:r>
        <w:r w:rsidR="00C147B9" w:rsidRPr="006947B3" w:rsidDel="00094FA6">
          <w:rPr>
            <w:rFonts w:ascii="Times New Roman" w:eastAsia="Calibri" w:hAnsi="Times New Roman"/>
            <w:szCs w:val="24"/>
          </w:rPr>
          <w:delText xml:space="preserve">, and rainfall were measured by a weather station located about 800 m north of the source </w:delText>
        </w:r>
      </w:del>
      <w:del w:id="163" w:author="Liu, Jun" w:date="2016-12-04T10:13:00Z">
        <w:r w:rsidR="00C147B9" w:rsidRPr="006947B3" w:rsidDel="00094FA6">
          <w:rPr>
            <w:rFonts w:ascii="Times New Roman" w:eastAsia="Calibri" w:hAnsi="Times New Roman"/>
            <w:szCs w:val="24"/>
          </w:rPr>
          <w:delText>field every hour by the Water and Atmospheric Resources Monitoring Program at the Illinois State Water Survey, University of Illinois at Urbana-Champaign.</w:delText>
        </w:r>
        <w:r w:rsidR="00137034" w:rsidRPr="006947B3" w:rsidDel="00094FA6">
          <w:rPr>
            <w:rFonts w:ascii="Times New Roman" w:eastAsia="Calibri" w:hAnsi="Times New Roman"/>
            <w:szCs w:val="24"/>
          </w:rPr>
          <w:delText xml:space="preserve"> </w:delText>
        </w:r>
      </w:del>
    </w:p>
    <w:p w14:paraId="3D79B3DD" w14:textId="50655330" w:rsidR="00D97212" w:rsidRDefault="00C147B9" w:rsidP="00F841D0">
      <w:pPr>
        <w:autoSpaceDE w:val="0"/>
        <w:autoSpaceDN w:val="0"/>
        <w:adjustRightInd w:val="0"/>
        <w:spacing w:after="0" w:line="480" w:lineRule="auto"/>
        <w:ind w:firstLine="720"/>
        <w:rPr>
          <w:ins w:id="164" w:author="Liu, Jun" w:date="2016-12-04T11:22:00Z"/>
          <w:rFonts w:ascii="Times New Roman" w:eastAsia="Calibri" w:hAnsi="Times New Roman"/>
          <w:szCs w:val="24"/>
        </w:rPr>
        <w:pPrChange w:id="165" w:author="Liu, Jun" w:date="2016-12-04T10:31:00Z">
          <w:pPr>
            <w:autoSpaceDE w:val="0"/>
            <w:autoSpaceDN w:val="0"/>
            <w:adjustRightInd w:val="0"/>
            <w:spacing w:after="0" w:line="480" w:lineRule="auto"/>
          </w:pPr>
        </w:pPrChange>
      </w:pPr>
      <w:del w:id="166" w:author="Liu, Jun" w:date="2016-12-04T10:31:00Z">
        <w:r w:rsidRPr="006947B3" w:rsidDel="00F841D0">
          <w:rPr>
            <w:rFonts w:ascii="Times New Roman" w:eastAsia="Calibri" w:hAnsi="Times New Roman"/>
            <w:szCs w:val="24"/>
          </w:rPr>
          <w:delText xml:space="preserve">Parameters denoting atmospheric conditions were calculated </w:delText>
        </w:r>
      </w:del>
      <w:del w:id="167" w:author="Liu, Jun" w:date="2016-12-04T10:24:00Z">
        <w:r w:rsidRPr="006947B3" w:rsidDel="00F841D0">
          <w:rPr>
            <w:rFonts w:ascii="Times New Roman" w:eastAsia="Calibri" w:hAnsi="Times New Roman"/>
            <w:szCs w:val="24"/>
          </w:rPr>
          <w:delText>from the weather station and the</w:delText>
        </w:r>
        <w:r w:rsidR="001B0EA9" w:rsidDel="00F841D0">
          <w:rPr>
            <w:rFonts w:ascii="Times New Roman" w:eastAsia="Calibri" w:hAnsi="Times New Roman"/>
            <w:szCs w:val="24"/>
          </w:rPr>
          <w:delText xml:space="preserve"> </w:delText>
        </w:r>
        <w:r w:rsidRPr="006947B3" w:rsidDel="00F841D0">
          <w:rPr>
            <w:rFonts w:ascii="Times New Roman" w:eastAsia="Calibri" w:hAnsi="Times New Roman"/>
            <w:szCs w:val="24"/>
          </w:rPr>
          <w:delText xml:space="preserve">high frequency anemometers </w:delText>
        </w:r>
      </w:del>
      <w:del w:id="168" w:author="Liu, Jun" w:date="2016-12-04T10:31:00Z">
        <w:r w:rsidRPr="006947B3" w:rsidDel="00F841D0">
          <w:rPr>
            <w:rFonts w:ascii="Times New Roman" w:eastAsia="Calibri" w:hAnsi="Times New Roman"/>
            <w:szCs w:val="24"/>
          </w:rPr>
          <w:delText>for each sampling period after rotating the horizontal wind components into the mean wind direction</w:delText>
        </w:r>
        <w:r w:rsidR="001B0EA9" w:rsidDel="00F841D0">
          <w:rPr>
            <w:rFonts w:ascii="Times New Roman" w:eastAsia="Calibri" w:hAnsi="Times New Roman"/>
            <w:szCs w:val="24"/>
          </w:rPr>
          <w:delText xml:space="preserve"> </w:delText>
        </w:r>
        <w:r w:rsidR="001B0EA9" w:rsidDel="00F841D0">
          <w:rPr>
            <w:rFonts w:ascii="Times New Roman" w:eastAsia="Calibri" w:hAnsi="Times New Roman"/>
            <w:szCs w:val="24"/>
          </w:rPr>
          <w:fldChar w:fldCharType="begin" w:fldLock="1"/>
        </w:r>
        <w:r w:rsidR="003217A4" w:rsidDel="00F841D0">
          <w:rPr>
            <w:rFonts w:ascii="Times New Roman" w:eastAsia="Calibri" w:hAnsi="Times New Roman"/>
            <w:szCs w:val="24"/>
          </w:rPr>
          <w:del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delInstrText>
        </w:r>
        <w:r w:rsidR="001B0EA9" w:rsidDel="00F841D0">
          <w:rPr>
            <w:rFonts w:ascii="Times New Roman" w:eastAsia="Calibri" w:hAnsi="Times New Roman"/>
            <w:szCs w:val="24"/>
          </w:rPr>
          <w:fldChar w:fldCharType="separate"/>
        </w:r>
        <w:r w:rsidR="001B0EA9" w:rsidRPr="001B0EA9" w:rsidDel="00F841D0">
          <w:rPr>
            <w:rFonts w:ascii="Times New Roman" w:eastAsia="Calibri" w:hAnsi="Times New Roman"/>
            <w:noProof/>
            <w:szCs w:val="24"/>
          </w:rPr>
          <w:delText>(Stull 2001)</w:delText>
        </w:r>
        <w:r w:rsidR="001B0EA9" w:rsidDel="00F841D0">
          <w:rPr>
            <w:rFonts w:ascii="Times New Roman" w:eastAsia="Calibri" w:hAnsi="Times New Roman"/>
            <w:szCs w:val="24"/>
          </w:rPr>
          <w:fldChar w:fldCharType="end"/>
        </w:r>
        <w:r w:rsidRPr="006947B3" w:rsidDel="00F841D0">
          <w:rPr>
            <w:rFonts w:ascii="Times New Roman" w:eastAsia="Calibri" w:hAnsi="Times New Roman"/>
            <w:szCs w:val="24"/>
          </w:rPr>
          <w:delText xml:space="preserve">. </w:delText>
        </w:r>
      </w:del>
      <w:r w:rsidRPr="006947B3">
        <w:rPr>
          <w:rFonts w:ascii="Times New Roman" w:eastAsia="Calibri" w:hAnsi="Times New Roman"/>
          <w:szCs w:val="24"/>
        </w:rPr>
        <w:t>The parameters</w:t>
      </w:r>
      <w:ins w:id="169" w:author="Liu, Jun" w:date="2016-12-04T11:09:00Z">
        <w:r w:rsidR="003F340E">
          <w:rPr>
            <w:rFonts w:ascii="Times New Roman" w:eastAsia="Calibri" w:hAnsi="Times New Roman"/>
            <w:szCs w:val="24"/>
          </w:rPr>
          <w:t xml:space="preserve"> were</w:t>
        </w:r>
      </w:ins>
      <w:r w:rsidRPr="006947B3">
        <w:rPr>
          <w:rFonts w:ascii="Times New Roman" w:eastAsia="Calibri" w:hAnsi="Times New Roman"/>
          <w:szCs w:val="24"/>
        </w:rPr>
        <w:t xml:space="preserve"> </w:t>
      </w:r>
      <w:del w:id="170" w:author="Liu, Jun" w:date="2016-12-04T11:07:00Z">
        <w:r w:rsidRPr="006947B3" w:rsidDel="003F340E">
          <w:rPr>
            <w:rFonts w:ascii="Times New Roman" w:eastAsia="Calibri" w:hAnsi="Times New Roman"/>
            <w:szCs w:val="24"/>
          </w:rPr>
          <w:delText xml:space="preserve">included </w:delText>
        </w:r>
      </w:del>
      <w:ins w:id="171" w:author="Liu, Jun" w:date="2016-12-04T11:07:00Z">
        <w:r w:rsidR="003F340E">
          <w:rPr>
            <w:rFonts w:ascii="Times New Roman" w:eastAsia="Calibri" w:hAnsi="Times New Roman"/>
            <w:szCs w:val="24"/>
          </w:rPr>
          <w:t>listed as follows:</w:t>
        </w:r>
        <w:r w:rsidR="003F340E" w:rsidRPr="006947B3">
          <w:rPr>
            <w:rFonts w:ascii="Times New Roman" w:eastAsia="Calibri" w:hAnsi="Times New Roman"/>
            <w:szCs w:val="24"/>
          </w:rPr>
          <w:t xml:space="preserve"> </w:t>
        </w:r>
      </w:ins>
      <w:r w:rsidRPr="006947B3">
        <w:rPr>
          <w:rFonts w:ascii="Times New Roman" w:eastAsia="Calibri" w:hAnsi="Times New Roman"/>
          <w:szCs w:val="24"/>
        </w:rPr>
        <w:t>friction velocity (u*, m/s), atmospheric stability at anemometer height (3.3 m) (ξ(3.3), unitless</w:t>
      </w:r>
      <w:ins w:id="172" w:author="Liu, Jun" w:date="2016-12-04T11:24:00Z">
        <w:r w:rsidR="00D97212">
          <w:rPr>
            <w:rFonts w:ascii="Times New Roman" w:eastAsia="Calibri" w:hAnsi="Times New Roman"/>
            <w:szCs w:val="24"/>
          </w:rPr>
          <w:t>,</w:t>
        </w:r>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calculated according to Stull (2001)</w:t>
        </w:r>
      </w:ins>
      <w:r w:rsidRPr="006947B3">
        <w:rPr>
          <w:rFonts w:ascii="Times New Roman" w:eastAsia="Calibri" w:hAnsi="Times New Roman"/>
          <w:szCs w:val="24"/>
        </w:rPr>
        <w:t>),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σ</w:t>
      </w:r>
      <w:r w:rsidR="00A262F3" w:rsidRPr="006947B3">
        <w:rPr>
          <w:rFonts w:ascii="Times New Roman" w:eastAsia="Calibri" w:hAnsi="Times New Roman"/>
          <w:szCs w:val="24"/>
          <w:vertAlign w:val="subscript"/>
        </w:rPr>
        <w:t>w</w:t>
      </w:r>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w:t>
      </w:r>
      <w:ins w:id="173" w:author="Liu, Jun" w:date="2016-12-04T11:20:00Z">
        <w:r w:rsidR="00D97212">
          <w:rPr>
            <w:rFonts w:ascii="Times New Roman" w:eastAsia="Calibri" w:hAnsi="Times New Roman"/>
            <w:szCs w:val="24"/>
          </w:rPr>
          <w:t>,</w:t>
        </w:r>
      </w:ins>
      <w:del w:id="174" w:author="Liu, Jun" w:date="2016-12-04T11:20:00Z">
        <w:r w:rsidRPr="006947B3" w:rsidDel="00D97212">
          <w:rPr>
            <w:rFonts w:ascii="Times New Roman" w:eastAsia="Calibri" w:hAnsi="Times New Roman"/>
            <w:szCs w:val="24"/>
          </w:rPr>
          <w:delText>and</w:delText>
        </w:r>
      </w:del>
      <w:r w:rsidRPr="006947B3">
        <w:rPr>
          <w:rFonts w:ascii="Times New Roman" w:eastAsia="Calibri" w:hAnsi="Times New Roman"/>
          <w:szCs w:val="24"/>
        </w:rPr>
        <w:t xml:space="preserve"> its standard deviation (σ</w:t>
      </w:r>
      <w:r w:rsidRPr="006947B3">
        <w:rPr>
          <w:rFonts w:ascii="Times New Roman" w:eastAsia="Calibri" w:hAnsi="Times New Roman"/>
          <w:szCs w:val="24"/>
          <w:vertAlign w:val="subscript"/>
        </w:rPr>
        <w:t>u</w:t>
      </w:r>
      <w:r w:rsidRPr="006947B3">
        <w:rPr>
          <w:rFonts w:ascii="Times New Roman" w:eastAsia="Calibri" w:hAnsi="Times New Roman"/>
          <w:szCs w:val="24"/>
        </w:rPr>
        <w:t xml:space="preserve"> (3.3),m/s), and wind direction at 3.3 m (θ (3.3), degree)</w:t>
      </w:r>
      <w:ins w:id="175" w:author="Liu, Jun" w:date="2016-12-04T11:22:00Z">
        <w:r w:rsidR="00D97212">
          <w:rPr>
            <w:rFonts w:ascii="Times New Roman" w:eastAsia="Calibri" w:hAnsi="Times New Roman"/>
            <w:szCs w:val="24"/>
          </w:rPr>
          <w:t>.</w:t>
        </w:r>
      </w:ins>
      <w:ins w:id="176" w:author="Liu, Jun" w:date="2016-12-04T11:25:00Z">
        <w:r w:rsidR="00D97212" w:rsidRPr="00D97212">
          <w:rPr>
            <w:rFonts w:ascii="Times New Roman" w:eastAsia="Calibri" w:hAnsi="Times New Roman"/>
            <w:szCs w:val="24"/>
          </w:rPr>
          <w:t xml:space="preserve"> </w:t>
        </w:r>
        <w:r w:rsidR="00D97212" w:rsidRPr="006947B3">
          <w:rPr>
            <w:rFonts w:ascii="Times New Roman" w:eastAsia="Calibri" w:hAnsi="Times New Roman"/>
            <w:szCs w:val="24"/>
          </w:rPr>
          <w:t>The instruments and heights used to measure the meteorological variables are listed in Table 1, which presents the averages and standard deviations of each meteorological variable during the whole experimental period.</w:t>
        </w:r>
      </w:ins>
    </w:p>
    <w:p w14:paraId="77B878FC" w14:textId="6C21B3CF" w:rsidR="00204E51" w:rsidRDefault="00C147B9" w:rsidP="00D97212">
      <w:pPr>
        <w:autoSpaceDE w:val="0"/>
        <w:autoSpaceDN w:val="0"/>
        <w:adjustRightInd w:val="0"/>
        <w:spacing w:after="0" w:line="480" w:lineRule="auto"/>
        <w:ind w:firstLine="720"/>
        <w:rPr>
          <w:rFonts w:ascii="Times New Roman" w:eastAsia="Calibri" w:hAnsi="Times New Roman"/>
          <w:szCs w:val="24"/>
        </w:rPr>
        <w:pPrChange w:id="177" w:author="Liu, Jun" w:date="2016-12-04T11:25:00Z">
          <w:pPr>
            <w:autoSpaceDE w:val="0"/>
            <w:autoSpaceDN w:val="0"/>
            <w:adjustRightInd w:val="0"/>
            <w:spacing w:after="0" w:line="480" w:lineRule="auto"/>
          </w:pPr>
        </w:pPrChange>
      </w:pPr>
      <w:del w:id="178" w:author="Liu, Jun" w:date="2016-12-04T11:25:00Z">
        <w:r w:rsidRPr="006947B3" w:rsidDel="00D97212">
          <w:rPr>
            <w:rFonts w:ascii="Times New Roman" w:eastAsia="Calibri" w:hAnsi="Times New Roman"/>
            <w:szCs w:val="24"/>
          </w:rPr>
          <w:delText>.</w:delText>
        </w:r>
        <w:r w:rsidRPr="006947B3" w:rsidDel="00D97212">
          <w:rPr>
            <w:rFonts w:ascii="Times New Roman" w:eastAsia="Calibri" w:hAnsi="Times New Roman"/>
            <w:szCs w:val="24"/>
          </w:rPr>
          <w:delText xml:space="preserve"> </w:delText>
        </w:r>
      </w:del>
      <w:r w:rsidRPr="006947B3">
        <w:rPr>
          <w:rFonts w:ascii="Times New Roman" w:eastAsia="Calibri" w:hAnsi="Times New Roman"/>
          <w:szCs w:val="24"/>
        </w:rPr>
        <w:t xml:space="preserve">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w:t>
      </w:r>
      <w:del w:id="179" w:author="Liu, Jun" w:date="2016-12-04T11:25:00Z">
        <w:r w:rsidRPr="006947B3" w:rsidDel="00D97212">
          <w:rPr>
            <w:rFonts w:ascii="Times New Roman" w:eastAsia="Calibri" w:hAnsi="Times New Roman"/>
            <w:szCs w:val="24"/>
          </w:rPr>
          <w:delText xml:space="preserve">. The atmospheric parameters of </w:delText>
        </w:r>
      </w:del>
      <w:del w:id="180" w:author="Liu, Jun" w:date="2016-12-04T11:20:00Z">
        <w:r w:rsidRPr="006947B3" w:rsidDel="00D97212">
          <w:rPr>
            <w:rFonts w:ascii="Times New Roman" w:eastAsia="Calibri" w:hAnsi="Times New Roman"/>
            <w:szCs w:val="24"/>
          </w:rPr>
          <w:delText xml:space="preserve">Monin-Obukhov length (L, m) and stability ξ(3.3) </w:delText>
        </w:r>
      </w:del>
      <w:del w:id="181" w:author="Liu, Jun" w:date="2016-12-04T11:25:00Z">
        <w:r w:rsidRPr="006947B3" w:rsidDel="00D97212">
          <w:rPr>
            <w:rFonts w:ascii="Times New Roman" w:eastAsia="Calibri" w:hAnsi="Times New Roman"/>
            <w:szCs w:val="24"/>
          </w:rPr>
          <w:delText>were calculated according to</w:delText>
        </w:r>
        <w:r w:rsidR="00495E53" w:rsidRPr="006947B3" w:rsidDel="00D97212">
          <w:rPr>
            <w:rFonts w:ascii="Times New Roman" w:eastAsia="Calibri" w:hAnsi="Times New Roman"/>
            <w:szCs w:val="24"/>
          </w:rPr>
          <w:delText xml:space="preserve"> Stull (2001)</w:delText>
        </w:r>
      </w:del>
      <w:r w:rsidRPr="006947B3">
        <w:rPr>
          <w:rFonts w:ascii="Times New Roman" w:eastAsia="Calibri" w:hAnsi="Times New Roman"/>
          <w:szCs w:val="24"/>
        </w:rPr>
        <w:t>.</w:t>
      </w:r>
      <w:del w:id="182" w:author="Liu, Jun" w:date="2016-12-04T11:25:00Z">
        <w:r w:rsidRPr="006947B3" w:rsidDel="00D97212">
          <w:rPr>
            <w:rFonts w:ascii="Times New Roman" w:eastAsia="Calibri" w:hAnsi="Times New Roman"/>
            <w:szCs w:val="24"/>
          </w:rPr>
          <w:delText xml:space="preserve">The instruments and heights used </w:delText>
        </w:r>
        <w:r w:rsidR="006964B1" w:rsidRPr="006947B3" w:rsidDel="00D97212">
          <w:rPr>
            <w:rFonts w:ascii="Times New Roman" w:eastAsia="Calibri" w:hAnsi="Times New Roman"/>
            <w:szCs w:val="24"/>
          </w:rPr>
          <w:delText>to</w:delText>
        </w:r>
        <w:r w:rsidRPr="006947B3" w:rsidDel="00D97212">
          <w:rPr>
            <w:rFonts w:ascii="Times New Roman" w:eastAsia="Calibri" w:hAnsi="Times New Roman"/>
            <w:szCs w:val="24"/>
          </w:rPr>
          <w:delText xml:space="preserve"> measure the meteorological variables are listed in Table 1, which presents the averages and standard deviations of each meteorological variable during the whole experimental period.</w:delText>
        </w:r>
      </w:del>
    </w:p>
    <w:p w14:paraId="38A05CD8" w14:textId="5448EF05" w:rsidR="00FF2E44" w:rsidRPr="00C17972" w:rsidRDefault="00204E51" w:rsidP="00A42296">
      <w:pPr>
        <w:autoSpaceDE w:val="0"/>
        <w:autoSpaceDN w:val="0"/>
        <w:adjustRightInd w:val="0"/>
        <w:spacing w:after="0"/>
        <w:jc w:val="center"/>
        <w:rPr>
          <w:rFonts w:ascii="Times New Roman" w:eastAsia="Calibri" w:hAnsi="Times New Roman"/>
          <w:sz w:val="18"/>
          <w:szCs w:val="18"/>
        </w:rPr>
        <w:pPrChange w:id="183" w:author="Liu, Jun" w:date="2016-12-04T11:02:00Z">
          <w:pPr>
            <w:autoSpaceDE w:val="0"/>
            <w:autoSpaceDN w:val="0"/>
            <w:adjustRightInd w:val="0"/>
            <w:spacing w:after="0"/>
          </w:pPr>
        </w:pPrChange>
      </w:pPr>
      <w:r w:rsidRPr="00C17972">
        <w:rPr>
          <w:rFonts w:ascii="Times New Roman" w:eastAsia="Calibri" w:hAnsi="Times New Roman"/>
          <w:b/>
          <w:sz w:val="18"/>
          <w:szCs w:val="18"/>
        </w:rPr>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lastRenderedPageBreak/>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r w:rsidRPr="00721E76">
              <w:rPr>
                <w:rFonts w:ascii="Times New Roman" w:eastAsia="Calibri" w:hAnsi="Times New Roman"/>
                <w:b/>
                <w:bCs/>
                <w:color w:val="000000"/>
                <w:sz w:val="18"/>
                <w:szCs w:val="18"/>
              </w:rPr>
              <w:t>mean±standard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663189"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663189"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unitless</w:t>
            </w:r>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1C7C1E1D" w:rsidR="00C147B9" w:rsidRPr="00C17972" w:rsidRDefault="00C147B9" w:rsidP="00A42296">
      <w:pPr>
        <w:pStyle w:val="Heading2"/>
        <w:spacing w:line="480" w:lineRule="auto"/>
        <w:rPr>
          <w:rFonts w:ascii="Times New Roman" w:hAnsi="Times New Roman"/>
          <w:sz w:val="22"/>
          <w:szCs w:val="22"/>
        </w:rPr>
        <w:pPrChange w:id="184" w:author="Liu, Jun" w:date="2016-12-04T11:01:00Z">
          <w:pPr>
            <w:pStyle w:val="Heading2"/>
          </w:pPr>
        </w:pPrChange>
      </w:pPr>
      <w:del w:id="185" w:author="Liu, Jun" w:date="2016-12-04T11:01:00Z">
        <w:r w:rsidRPr="00C17972" w:rsidDel="00A42296">
          <w:rPr>
            <w:rFonts w:ascii="Times New Roman" w:hAnsi="Times New Roman" w:cs="Times New Roman"/>
            <w:sz w:val="22"/>
            <w:szCs w:val="22"/>
          </w:rPr>
          <w:delText xml:space="preserve">Data processing of horizontal flux and </w:delText>
        </w:r>
      </w:del>
      <w:ins w:id="186" w:author="Liu, Jun" w:date="2016-12-04T11:46:00Z">
        <w:r w:rsidR="008D159E">
          <w:rPr>
            <w:rFonts w:ascii="Times New Roman" w:hAnsi="Times New Roman" w:cs="Times New Roman"/>
            <w:sz w:val="22"/>
            <w:szCs w:val="22"/>
          </w:rPr>
          <w:t>S</w:t>
        </w:r>
      </w:ins>
      <w:del w:id="187" w:author="Liu, Jun" w:date="2016-12-04T11:46:00Z">
        <w:r w:rsidRPr="00C17972" w:rsidDel="008D159E">
          <w:rPr>
            <w:rFonts w:ascii="Times New Roman" w:hAnsi="Times New Roman" w:cs="Times New Roman"/>
            <w:sz w:val="22"/>
            <w:szCs w:val="22"/>
          </w:rPr>
          <w:delText>s</w:delText>
        </w:r>
      </w:del>
      <w:r w:rsidRPr="00C17972">
        <w:rPr>
          <w:rFonts w:ascii="Times New Roman" w:hAnsi="Times New Roman" w:cs="Times New Roman"/>
          <w:sz w:val="22"/>
          <w:szCs w:val="22"/>
        </w:rPr>
        <w:t>ource strength</w:t>
      </w:r>
    </w:p>
    <w:p w14:paraId="6848C5BD" w14:textId="01D91D3C" w:rsidR="00C147B9" w:rsidRPr="006947B3" w:rsidRDefault="00C05420" w:rsidP="00C05420">
      <w:pPr>
        <w:autoSpaceDE w:val="0"/>
        <w:autoSpaceDN w:val="0"/>
        <w:adjustRightInd w:val="0"/>
        <w:spacing w:after="0" w:line="480" w:lineRule="auto"/>
        <w:ind w:firstLine="720"/>
        <w:rPr>
          <w:rFonts w:ascii="Times New Roman" w:hAnsi="Times New Roman"/>
          <w:szCs w:val="24"/>
        </w:rPr>
        <w:pPrChange w:id="188" w:author="Liu, Jun" w:date="2016-12-04T11:55:00Z">
          <w:pPr>
            <w:autoSpaceDE w:val="0"/>
            <w:autoSpaceDN w:val="0"/>
            <w:adjustRightInd w:val="0"/>
            <w:spacing w:after="0" w:line="480" w:lineRule="auto"/>
            <w:ind w:firstLine="720"/>
          </w:pPr>
        </w:pPrChange>
      </w:pPr>
      <w:moveToRangeStart w:id="189" w:author="Liu, Jun" w:date="2016-12-04T11:52:00Z" w:name="move468615650"/>
      <w:moveTo w:id="190" w:author="Liu, Jun" w:date="2016-12-04T11:52:00Z">
        <w:r w:rsidRPr="006947B3">
          <w:rPr>
            <w:rFonts w:ascii="Times New Roman" w:hAnsi="Times New Roman"/>
            <w:szCs w:val="24"/>
          </w:rPr>
          <w:t>The seed data processing and analysis were the same as described in Huang et al. (2015).</w:t>
        </w:r>
      </w:moveTo>
      <w:ins w:id="191" w:author="Liu, Jun" w:date="2016-12-04T11:54:00Z">
        <w:r>
          <w:rPr>
            <w:rFonts w:ascii="Times New Roman" w:hAnsi="Times New Roman"/>
            <w:szCs w:val="24"/>
          </w:rPr>
          <w:t xml:space="preserve"> </w:t>
        </w:r>
      </w:ins>
      <w:moveTo w:id="192" w:author="Liu, Jun" w:date="2016-12-04T11:52:00Z">
        <w:del w:id="193" w:author="Liu, Jun" w:date="2016-12-04T11:54:00Z">
          <w:r w:rsidRPr="006947B3" w:rsidDel="00C05420">
            <w:rPr>
              <w:rFonts w:ascii="Times New Roman" w:hAnsi="Times New Roman"/>
              <w:szCs w:val="24"/>
            </w:rPr>
            <w:delText xml:space="preserve"> </w:delText>
          </w:r>
        </w:del>
      </w:moveTo>
      <w:moveToRangeEnd w:id="189"/>
      <w:ins w:id="194" w:author="Liu, Jun" w:date="2016-12-04T11:48:00Z">
        <w:r w:rsidR="008D159E" w:rsidRPr="008D159E">
          <w:rPr>
            <w:rFonts w:ascii="Times New Roman" w:hAnsi="Times New Roman"/>
            <w:szCs w:val="24"/>
          </w:rPr>
          <w:t xml:space="preserve">Because the settling speed of horseweed seeds (0.323m/s, </w:t>
        </w:r>
        <w:r w:rsidR="008D159E" w:rsidRPr="008D159E">
          <w:rPr>
            <w:rFonts w:ascii="Times New Roman" w:hAnsi="Times New Roman"/>
            <w:szCs w:val="24"/>
            <w:highlight w:val="magenta"/>
            <w:rPrChange w:id="195" w:author="Liu, Jun" w:date="2016-12-04T11:49:00Z">
              <w:rPr>
                <w:rFonts w:ascii="Times New Roman" w:hAnsi="Times New Roman"/>
                <w:szCs w:val="24"/>
              </w:rPr>
            </w:rPrChange>
          </w:rPr>
          <w:t>Deuer et al. 2007</w:t>
        </w:r>
        <w:r w:rsidR="008D159E">
          <w:rPr>
            <w:rFonts w:ascii="Times New Roman" w:hAnsi="Times New Roman"/>
            <w:szCs w:val="24"/>
          </w:rPr>
          <w:t>) are larger than gase</w:t>
        </w:r>
        <w:r w:rsidR="008D159E" w:rsidRPr="008D159E">
          <w:rPr>
            <w:rFonts w:ascii="Times New Roman" w:hAnsi="Times New Roman"/>
            <w:szCs w:val="24"/>
          </w:rPr>
          <w:t>ous materials, the dynamic source strength of horseweed seed should include the IHF</w:t>
        </w:r>
      </w:ins>
      <w:ins w:id="196" w:author="Liu, Jun" w:date="2016-12-04T11:55:00Z">
        <w:r>
          <w:rPr>
            <w:rFonts w:ascii="Times New Roman" w:hAnsi="Times New Roman"/>
            <w:szCs w:val="24"/>
          </w:rPr>
          <w:t xml:space="preserve"> </w:t>
        </w:r>
      </w:ins>
      <w:ins w:id="197" w:author="Liu, Jun" w:date="2016-12-04T11:48:00Z">
        <w:r w:rsidR="008D159E" w:rsidRPr="008D159E">
          <w:rPr>
            <w:rFonts w:ascii="Times New Roman" w:hAnsi="Times New Roman"/>
            <w:szCs w:val="24"/>
          </w:rPr>
          <w:t>(integrated horizontal flux) and the downward deposition of seed grains</w:t>
        </w:r>
      </w:ins>
      <w:ins w:id="198" w:author="Liu, Jun" w:date="2016-12-04T11:56:00Z">
        <w:r>
          <w:rPr>
            <w:rFonts w:ascii="Times New Roman" w:hAnsi="Times New Roman"/>
            <w:szCs w:val="24"/>
          </w:rPr>
          <w:t xml:space="preserve"> </w:t>
        </w:r>
      </w:ins>
      <w:ins w:id="199" w:author="Liu, Jun" w:date="2016-12-04T11:51:00Z">
        <w:r>
          <w:rPr>
            <w:rFonts w:ascii="Times New Roman" w:hAnsi="Times New Roman"/>
            <w:szCs w:val="24"/>
          </w:rPr>
          <w:t>(</w:t>
        </w:r>
        <w:r w:rsidRPr="001B0EA9">
          <w:rPr>
            <w:rFonts w:ascii="Times New Roman" w:hAnsi="Times New Roman"/>
            <w:noProof/>
            <w:szCs w:val="24"/>
          </w:rPr>
          <w:t xml:space="preserve">Wang </w:t>
        </w:r>
        <w:r>
          <w:rPr>
            <w:rFonts w:ascii="Times New Roman" w:hAnsi="Times New Roman"/>
            <w:noProof/>
            <w:szCs w:val="24"/>
          </w:rPr>
          <w:t>and</w:t>
        </w:r>
        <w:r w:rsidRPr="001B0EA9">
          <w:rPr>
            <w:rFonts w:ascii="Times New Roman" w:hAnsi="Times New Roman"/>
            <w:noProof/>
            <w:szCs w:val="24"/>
          </w:rPr>
          <w:t xml:space="preserve"> Yang 2010</w:t>
        </w:r>
        <w:r>
          <w:rPr>
            <w:rFonts w:ascii="Times New Roman" w:hAnsi="Times New Roman"/>
            <w:szCs w:val="24"/>
          </w:rPr>
          <w:t>)</w:t>
        </w:r>
      </w:ins>
      <w:ins w:id="200" w:author="Liu, Jun" w:date="2016-12-04T11:48:00Z">
        <w:r w:rsidR="008D159E" w:rsidRPr="008D159E">
          <w:rPr>
            <w:rFonts w:ascii="Times New Roman" w:hAnsi="Times New Roman"/>
            <w:szCs w:val="24"/>
          </w:rPr>
          <w:t>.</w:t>
        </w:r>
      </w:ins>
      <w:ins w:id="201" w:author="Liu, Jun" w:date="2016-12-04T11:55:00Z">
        <w:r>
          <w:rPr>
            <w:rFonts w:ascii="Times New Roman" w:hAnsi="Times New Roman"/>
            <w:szCs w:val="24"/>
          </w:rPr>
          <w:t xml:space="preserve"> </w:t>
        </w:r>
      </w:ins>
      <w:moveFromRangeStart w:id="202" w:author="Liu, Jun" w:date="2016-12-04T11:52:00Z" w:name="move468615650"/>
      <w:moveFrom w:id="203" w:author="Liu, Jun" w:date="2016-12-04T11:52:00Z">
        <w:r w:rsidR="00196FEA" w:rsidRPr="006947B3" w:rsidDel="00C05420">
          <w:rPr>
            <w:rFonts w:ascii="Times New Roman" w:hAnsi="Times New Roman"/>
            <w:szCs w:val="24"/>
          </w:rPr>
          <w:t>The seed data processing and analysis</w:t>
        </w:r>
        <w:r w:rsidR="00BB0DEC" w:rsidRPr="006947B3" w:rsidDel="00C05420">
          <w:rPr>
            <w:rFonts w:ascii="Times New Roman" w:hAnsi="Times New Roman"/>
            <w:szCs w:val="24"/>
          </w:rPr>
          <w:t xml:space="preserve"> were the same as described in</w:t>
        </w:r>
        <w:r w:rsidR="00A2104F" w:rsidRPr="006947B3" w:rsidDel="00C05420">
          <w:rPr>
            <w:rFonts w:ascii="Times New Roman" w:hAnsi="Times New Roman"/>
            <w:szCs w:val="24"/>
          </w:rPr>
          <w:t xml:space="preserve"> Huang et al. </w:t>
        </w:r>
        <w:r w:rsidR="005B183C" w:rsidRPr="006947B3" w:rsidDel="00C05420">
          <w:rPr>
            <w:rFonts w:ascii="Times New Roman" w:hAnsi="Times New Roman"/>
            <w:szCs w:val="24"/>
          </w:rPr>
          <w:t>(</w:t>
        </w:r>
        <w:r w:rsidR="001A274A" w:rsidRPr="006947B3" w:rsidDel="00C05420">
          <w:rPr>
            <w:rFonts w:ascii="Times New Roman" w:hAnsi="Times New Roman"/>
            <w:szCs w:val="24"/>
          </w:rPr>
          <w:t>2015</w:t>
        </w:r>
        <w:r w:rsidR="005B183C" w:rsidRPr="006947B3" w:rsidDel="00C05420">
          <w:rPr>
            <w:rFonts w:ascii="Times New Roman" w:hAnsi="Times New Roman"/>
            <w:szCs w:val="24"/>
          </w:rPr>
          <w:t>).</w:t>
        </w:r>
        <w:r w:rsidR="00EE4F84" w:rsidRPr="006947B3" w:rsidDel="00C05420">
          <w:rPr>
            <w:rFonts w:ascii="Times New Roman" w:hAnsi="Times New Roman"/>
            <w:szCs w:val="24"/>
          </w:rPr>
          <w:t xml:space="preserve"> </w:t>
        </w:r>
      </w:moveFrom>
      <w:moveFromRangeEnd w:id="202"/>
      <w:r w:rsidR="00C147B9" w:rsidRPr="006947B3">
        <w:rPr>
          <w:rFonts w:ascii="Times New Roman" w:hAnsi="Times New Roman"/>
          <w:szCs w:val="24"/>
        </w:rPr>
        <w:t xml:space="preserve">The horizontal flux of </w:t>
      </w:r>
      <w:r w:rsidR="009A1C43" w:rsidRPr="006947B3">
        <w:rPr>
          <w:rFonts w:ascii="Times New Roman" w:hAnsi="Times New Roman"/>
          <w:szCs w:val="24"/>
        </w:rPr>
        <w:t>seed</w:t>
      </w:r>
      <w:r w:rsidR="00C147B9" w:rsidRPr="006947B3">
        <w:rPr>
          <w:rFonts w:ascii="Times New Roman" w:hAnsi="Times New Roman"/>
          <w:szCs w:val="24"/>
        </w:rPr>
        <w:t xml:space="preserve"> at height z (F(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2</w:t>
      </w:r>
      <w:r w:rsidR="00C147B9" w:rsidRPr="006947B3">
        <w:rPr>
          <w:rFonts w:ascii="Times New Roman" w:hAnsi="Times New Roman"/>
          <w:szCs w:val="24"/>
        </w:rPr>
        <w:t xml:space="preserve">/s) during each </w:t>
      </w:r>
      <w:del w:id="204" w:author="Liu, Jun" w:date="2016-12-04T11:56:00Z">
        <w:r w:rsidR="00C147B9" w:rsidRPr="006947B3" w:rsidDel="00C05420">
          <w:rPr>
            <w:rFonts w:ascii="Times New Roman" w:hAnsi="Times New Roman"/>
            <w:szCs w:val="24"/>
          </w:rPr>
          <w:delText xml:space="preserve">sampling </w:delText>
        </w:r>
      </w:del>
      <w:ins w:id="205" w:author="Liu, Jun" w:date="2016-12-04T11:56:00Z">
        <w:r>
          <w:rPr>
            <w:rFonts w:ascii="Times New Roman" w:hAnsi="Times New Roman"/>
            <w:szCs w:val="24"/>
          </w:rPr>
          <w:t>measuring</w:t>
        </w:r>
        <w:r w:rsidRPr="006947B3">
          <w:rPr>
            <w:rFonts w:ascii="Times New Roman" w:hAnsi="Times New Roman"/>
            <w:szCs w:val="24"/>
          </w:rPr>
          <w:t xml:space="preserve"> </w:t>
        </w:r>
      </w:ins>
      <w:r w:rsidR="00C147B9" w:rsidRPr="006947B3">
        <w:rPr>
          <w:rFonts w:ascii="Times New Roman" w:hAnsi="Times New Roman"/>
          <w:szCs w:val="24"/>
        </w:rPr>
        <w:t>period was</w:t>
      </w:r>
      <w:ins w:id="206" w:author="Liu, Jun" w:date="2016-12-04T11:56:00Z">
        <w:r>
          <w:rPr>
            <w:rFonts w:ascii="Times New Roman" w:hAnsi="Times New Roman"/>
            <w:szCs w:val="24"/>
          </w:rPr>
          <w:t xml:space="preserve"> the p</w:t>
        </w:r>
      </w:ins>
      <w:ins w:id="207" w:author="Liu, Jun" w:date="2016-12-04T11:57:00Z">
        <w:r>
          <w:rPr>
            <w:rFonts w:ascii="Times New Roman" w:hAnsi="Times New Roman"/>
            <w:szCs w:val="24"/>
          </w:rPr>
          <w:t xml:space="preserve">roduct of </w:t>
        </w:r>
      </w:ins>
      <w:r w:rsidR="00C147B9" w:rsidRPr="006947B3">
        <w:rPr>
          <w:rFonts w:ascii="Times New Roman" w:hAnsi="Times New Roman"/>
          <w:szCs w:val="24"/>
        </w:rPr>
        <w:t xml:space="preserve"> </w:t>
      </w:r>
      <w:del w:id="208" w:author="Liu, Jun" w:date="2016-12-04T11:57:00Z">
        <w:r w:rsidR="00C147B9" w:rsidRPr="006947B3" w:rsidDel="00C05420">
          <w:rPr>
            <w:rFonts w:ascii="Times New Roman" w:hAnsi="Times New Roman"/>
            <w:szCs w:val="24"/>
          </w:rPr>
          <w:delText xml:space="preserve">calculated from </w:delText>
        </w:r>
      </w:del>
      <w:r w:rsidR="002B69DD" w:rsidRPr="006947B3">
        <w:rPr>
          <w:rFonts w:ascii="Times New Roman" w:hAnsi="Times New Roman"/>
          <w:szCs w:val="24"/>
        </w:rPr>
        <w:t xml:space="preserve">seed </w:t>
      </w:r>
      <w:r w:rsidR="00C147B9" w:rsidRPr="006947B3">
        <w:rPr>
          <w:rFonts w:ascii="Times New Roman" w:hAnsi="Times New Roman"/>
          <w:szCs w:val="24"/>
        </w:rPr>
        <w:t>concentration at height z, C(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3</w:t>
      </w:r>
      <w:r w:rsidR="00C147B9" w:rsidRPr="006947B3">
        <w:rPr>
          <w:rFonts w:ascii="Times New Roman" w:hAnsi="Times New Roman"/>
          <w:szCs w:val="24"/>
        </w:rPr>
        <w:t>)</w:t>
      </w:r>
      <w:del w:id="209" w:author="Liu, Jun" w:date="2016-12-04T11:57:00Z">
        <w:r w:rsidR="00C147B9" w:rsidRPr="006947B3" w:rsidDel="00C05420">
          <w:rPr>
            <w:rFonts w:ascii="Times New Roman" w:hAnsi="Times New Roman"/>
            <w:szCs w:val="24"/>
          </w:rPr>
          <w:delText>,</w:delText>
        </w:r>
      </w:del>
      <w:r w:rsidR="00C147B9" w:rsidRPr="006947B3">
        <w:rPr>
          <w:rFonts w:ascii="Times New Roman" w:hAnsi="Times New Roman"/>
          <w:szCs w:val="24"/>
        </w:rPr>
        <w:t xml:space="preserve"> and wind speed at height z (</w:t>
      </w:r>
      <m:oMath>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m/s)</w:t>
      </w:r>
      <w:bookmarkStart w:id="210" w:name="_GoBack"/>
      <w:bookmarkEnd w:id="210"/>
      <w:r w:rsidR="00C147B9" w:rsidRPr="006947B3">
        <w:rPr>
          <w:rFonts w:ascii="Times New Roman" w:hAnsi="Times New Roman"/>
          <w:szCs w:val="24"/>
        </w:rPr>
        <w:t>, as F(z)=C(z)</w: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w:t>
      </w:r>
      <w:ins w:id="211" w:author="Liu, Jun" w:date="2016-12-04T11:56:00Z">
        <w:r>
          <w:rPr>
            <w:rFonts w:ascii="Times New Roman" w:hAnsi="Times New Roman"/>
            <w:szCs w:val="24"/>
          </w:rPr>
          <w:t>.</w:t>
        </w:r>
      </w:ins>
      <w:r w:rsidR="00C147B9" w:rsidRPr="006947B3">
        <w:rPr>
          <w:rFonts w:ascii="Times New Roman" w:hAnsi="Times New Roman"/>
          <w:szCs w:val="24"/>
        </w:rPr>
        <w:t xml:space="preserve"> Wind speeds at different heights were calculated from the formulations in Campbell and Norman (1998)</w:t>
      </w:r>
      <w:r w:rsidR="006243B1" w:rsidRPr="006947B3">
        <w:rPr>
          <w:rFonts w:ascii="Times New Roman" w:hAnsi="Times New Roman"/>
          <w:szCs w:val="24"/>
        </w:rPr>
        <w:t xml:space="preserve"> and Stull (2001)</w:t>
      </w:r>
      <w:r w:rsidR="005C34D2" w:rsidRPr="006947B3">
        <w:rPr>
          <w:rFonts w:ascii="Times New Roman" w:hAnsi="Times New Roman"/>
          <w:szCs w:val="24"/>
        </w:rPr>
        <w:t>,</w:t>
      </w:r>
      <w:r w:rsidR="00C147B9" w:rsidRPr="006947B3">
        <w:rPr>
          <w:rFonts w:ascii="Times New Roman" w:hAnsi="Times New Roman"/>
          <w:szCs w:val="24"/>
        </w:rPr>
        <w:t xml:space="preserve"> which are based on the atmospheric similarity theory (inputs were u</w:t>
      </w:r>
      <w:r w:rsidR="00C147B9" w:rsidRPr="006947B3">
        <w:rPr>
          <w:rFonts w:ascii="Times New Roman" w:hAnsi="Times New Roman"/>
          <w:szCs w:val="24"/>
        </w:rPr>
        <w:sym w:font="Symbol" w:char="F02A"/>
      </w:r>
      <w:r w:rsidR="00C147B9" w:rsidRPr="006947B3">
        <w:rPr>
          <w:rFonts w:ascii="Times New Roman" w:hAnsi="Times New Roman"/>
          <w:szCs w:val="24"/>
        </w:rPr>
        <w:t xml:space="preserve">, </w:t>
      </w:r>
      <w:r w:rsidR="00C147B9" w:rsidRPr="006947B3">
        <w:rPr>
          <w:rFonts w:ascii="Times New Roman" w:hAnsi="Times New Roman"/>
          <w:i/>
          <w:szCs w:val="24"/>
        </w:rPr>
        <w:t>ξ</w:t>
      </w:r>
      <w:r w:rsidR="00C147B9" w:rsidRPr="006947B3">
        <w:rPr>
          <w:rFonts w:ascii="Times New Roman" w:hAnsi="Times New Roman"/>
          <w:szCs w:val="24"/>
        </w:rPr>
        <w:t xml:space="preserve">(z), and height </w:t>
      </w:r>
      <w:r w:rsidR="00253E12" w:rsidRPr="006947B3">
        <w:rPr>
          <w:rFonts w:ascii="Times New Roman" w:hAnsi="Times New Roman"/>
          <w:szCs w:val="24"/>
        </w:rPr>
        <w:t>(</w:t>
      </w:r>
      <w:r w:rsidR="00C147B9" w:rsidRPr="006947B3">
        <w:rPr>
          <w:rFonts w:ascii="Times New Roman" w:hAnsi="Times New Roman"/>
          <w:szCs w:val="24"/>
        </w:rPr>
        <w:t>z). The integrated horizontal flux (IHF) was estimated by integrating F(z) using the  trapezoidal met</w:t>
      </w:r>
      <w:r w:rsidR="001B0EA9">
        <w:rPr>
          <w:rFonts w:ascii="Times New Roman" w:hAnsi="Times New Roman"/>
          <w:szCs w:val="24"/>
        </w:rPr>
        <w:t>h</w:t>
      </w:r>
      <w:r w:rsidR="00C147B9" w:rsidRPr="006947B3">
        <w:rPr>
          <w:rFonts w:ascii="Times New Roman" w:hAnsi="Times New Roman"/>
          <w:szCs w:val="24"/>
        </w:rPr>
        <w:t xml:space="preserve">od. </w:t>
      </w:r>
    </w:p>
    <w:p w14:paraId="2EA04199" w14:textId="05C3C9F7" w:rsidR="0076523B" w:rsidRPr="006947B3" w:rsidRDefault="00C147B9"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4D21D5" w:rsidRPr="006947B3">
        <w:rPr>
          <w:rFonts w:ascii="Times New Roman" w:hAnsi="Times New Roman"/>
          <w:szCs w:val="24"/>
        </w:rPr>
        <w:t>seed</w:t>
      </w:r>
      <w:r w:rsidRPr="006947B3">
        <w:rPr>
          <w:rFonts w:ascii="Times New Roman" w:hAnsi="Times New Roman"/>
          <w:szCs w:val="24"/>
        </w:rPr>
        <w:t xml:space="preserve"> source strength is a measure of the amount of </w:t>
      </w:r>
      <w:r w:rsidR="00E15333" w:rsidRPr="006947B3">
        <w:rPr>
          <w:rFonts w:ascii="Times New Roman" w:hAnsi="Times New Roman"/>
          <w:szCs w:val="24"/>
        </w:rPr>
        <w:t>seed</w:t>
      </w:r>
      <w:r w:rsidR="006C277B" w:rsidRPr="006947B3">
        <w:rPr>
          <w:rFonts w:ascii="Times New Roman" w:hAnsi="Times New Roman"/>
          <w:szCs w:val="24"/>
        </w:rPr>
        <w:t>s</w:t>
      </w:r>
      <w:r w:rsidRPr="006947B3">
        <w:rPr>
          <w:rFonts w:ascii="Times New Roman" w:hAnsi="Times New Roman"/>
          <w:szCs w:val="24"/>
        </w:rPr>
        <w:t xml:space="preserve"> produced per unit area or plant per unit time. </w:t>
      </w:r>
      <w:r w:rsidR="00B44047" w:rsidRPr="006947B3">
        <w:rPr>
          <w:rFonts w:ascii="Times New Roman" w:hAnsi="Times New Roman"/>
          <w:szCs w:val="24"/>
        </w:rPr>
        <w:t>S</w:t>
      </w:r>
      <w:r w:rsidRPr="006947B3">
        <w:rPr>
          <w:rFonts w:ascii="Times New Roman" w:hAnsi="Times New Roman"/>
          <w:szCs w:val="24"/>
        </w:rPr>
        <w:t>ource strength Q</w:t>
      </w:r>
      <w:r w:rsidRPr="006947B3">
        <w:rPr>
          <w:rFonts w:ascii="Times New Roman" w:hAnsi="Times New Roman"/>
          <w:szCs w:val="24"/>
          <w:vertAlign w:val="subscript"/>
        </w:rPr>
        <w:t>0</w:t>
      </w:r>
      <w:r w:rsidRPr="006947B3">
        <w:rPr>
          <w:rFonts w:ascii="Times New Roman" w:hAnsi="Times New Roman"/>
          <w:szCs w:val="24"/>
        </w:rPr>
        <w:t xml:space="preserve"> (</w:t>
      </w:r>
      <w:r w:rsidR="007914F7" w:rsidRPr="006947B3">
        <w:rPr>
          <w:rFonts w:ascii="Times New Roman" w:hAnsi="Times New Roman"/>
          <w:szCs w:val="24"/>
        </w:rPr>
        <w:t>seed</w:t>
      </w:r>
      <w:r w:rsidRPr="006947B3">
        <w:rPr>
          <w:rFonts w:ascii="Times New Roman" w:hAnsi="Times New Roman"/>
          <w:szCs w:val="24"/>
        </w:rPr>
        <w:t xml:space="preserve">s/plant/s) </w:t>
      </w:r>
      <w:r w:rsidR="001A274A" w:rsidRPr="006947B3">
        <w:rPr>
          <w:rFonts w:ascii="Times New Roman" w:hAnsi="Times New Roman"/>
          <w:szCs w:val="24"/>
        </w:rPr>
        <w:t xml:space="preserve">was </w:t>
      </w:r>
      <w:r w:rsidRPr="006947B3">
        <w:rPr>
          <w:rFonts w:ascii="Times New Roman" w:hAnsi="Times New Roman"/>
          <w:szCs w:val="24"/>
        </w:rPr>
        <w:t>calculated</w:t>
      </w:r>
      <w:r w:rsidR="00B44047" w:rsidRPr="006947B3">
        <w:rPr>
          <w:rFonts w:ascii="Times New Roman" w:hAnsi="Times New Roman"/>
          <w:szCs w:val="24"/>
        </w:rPr>
        <w:t xml:space="preserve"> as </w:t>
      </w:r>
      <w:r w:rsidR="00B05DCC" w:rsidRPr="006947B3">
        <w:rPr>
          <w:rFonts w:ascii="Times New Roman" w:hAnsi="Times New Roman"/>
          <w:szCs w:val="24"/>
        </w:rPr>
        <w:t xml:space="preserve">the summation of </w:t>
      </w:r>
      <w:r w:rsidR="00C5104C" w:rsidRPr="006947B3">
        <w:rPr>
          <w:rFonts w:ascii="Times New Roman" w:hAnsi="Times New Roman"/>
          <w:szCs w:val="24"/>
        </w:rPr>
        <w:t>IHF</w:t>
      </w:r>
      <w:r w:rsidR="00B05DCC" w:rsidRPr="006947B3">
        <w:rPr>
          <w:rFonts w:ascii="Times New Roman" w:hAnsi="Times New Roman"/>
          <w:szCs w:val="24"/>
        </w:rPr>
        <w:t xml:space="preserve"> </w:t>
      </w:r>
      <w:r w:rsidR="00B44047" w:rsidRPr="006947B3">
        <w:rPr>
          <w:rFonts w:ascii="Times New Roman" w:hAnsi="Times New Roman"/>
          <w:szCs w:val="24"/>
        </w:rPr>
        <w:t>and deposition</w:t>
      </w:r>
      <w:r w:rsidR="005C34D2" w:rsidRPr="006947B3">
        <w:rPr>
          <w:rFonts w:ascii="Times New Roman" w:hAnsi="Times New Roman"/>
          <w:szCs w:val="24"/>
        </w:rPr>
        <w:t>,</w:t>
      </w:r>
      <w:r w:rsidR="00B05DCC" w:rsidRPr="006947B3">
        <w:rPr>
          <w:rFonts w:ascii="Times New Roman" w:hAnsi="Times New Roman"/>
          <w:szCs w:val="24"/>
        </w:rPr>
        <w:t xml:space="preserve"> </w:t>
      </w:r>
      <w:r w:rsidR="00CF0C62" w:rsidRPr="006947B3">
        <w:rPr>
          <w:rFonts w:ascii="Times New Roman" w:hAnsi="Times New Roman"/>
          <w:szCs w:val="24"/>
        </w:rPr>
        <w:t xml:space="preserve">and </w:t>
      </w:r>
      <w:r w:rsidR="00B05DCC" w:rsidRPr="006947B3">
        <w:rPr>
          <w:rFonts w:ascii="Times New Roman" w:hAnsi="Times New Roman"/>
          <w:szCs w:val="24"/>
        </w:rPr>
        <w:t xml:space="preserve">then divided by the contribution field </w:t>
      </w:r>
      <w:r w:rsidR="001A274A" w:rsidRPr="006947B3">
        <w:rPr>
          <w:rFonts w:ascii="Times New Roman" w:hAnsi="Times New Roman"/>
          <w:szCs w:val="24"/>
        </w:rPr>
        <w:t xml:space="preserve">distance: </w:t>
      </w:r>
    </w:p>
    <w:p w14:paraId="550168EA" w14:textId="77777777" w:rsidR="0076523B" w:rsidRPr="006947B3" w:rsidRDefault="00663189" w:rsidP="00282CAF">
      <w:pPr>
        <w:autoSpaceDE w:val="0"/>
        <w:autoSpaceDN w:val="0"/>
        <w:adjustRightInd w:val="0"/>
        <w:spacing w:after="0"/>
        <w:jc w:val="center"/>
        <w:rPr>
          <w:rFonts w:ascii="Times New Roman" w:hAnsi="Times New Roman"/>
          <w:szCs w:val="24"/>
        </w:rPr>
      </w:pPr>
      <m:oMath>
        <m:sSub>
          <m:sSubPr>
            <m:ctrlPr>
              <w:rPr>
                <w:rFonts w:ascii="Cambria Math" w:hAnsi="Cambria Math"/>
                <w:i/>
                <w:szCs w:val="24"/>
              </w:rPr>
            </m:ctrlPr>
          </m:sSubPr>
          <m:e>
            <m:r>
              <w:rPr>
                <w:rFonts w:ascii="Cambria Math" w:hAnsi="Cambria Math"/>
                <w:szCs w:val="24"/>
              </w:rPr>
              <m:t xml:space="preserve"> Q</m:t>
            </m:r>
          </m:e>
          <m:sub>
            <m:r>
              <w:rPr>
                <w:rFonts w:ascii="Cambria Math" w:hAnsi="Cambria Math"/>
                <w:szCs w:val="24"/>
              </w:rPr>
              <m:t xml:space="preserve">0   </m:t>
            </m:r>
          </m:sub>
        </m:sSub>
        <m:r>
          <w:rPr>
            <w:rFonts w:ascii="Cambria Math" w:hAnsi="Cambria Math"/>
            <w:szCs w:val="24"/>
          </w:rPr>
          <m:t xml:space="preserve">=(  </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R</m:t>
                </m:r>
              </m:sup>
              <m:e>
                <m:r>
                  <w:rPr>
                    <w:rFonts w:ascii="Cambria Math" w:hAnsi="Cambria Math"/>
                    <w:szCs w:val="24"/>
                  </w:rPr>
                  <m:t>D dx</m:t>
                </m:r>
              </m:e>
            </m:nary>
          </m:num>
          <m:den>
            <m:r>
              <w:rPr>
                <w:rFonts w:ascii="Cambria Math" w:hAnsi="Cambria Math"/>
                <w:szCs w:val="24"/>
              </w:rPr>
              <m:t>R</m:t>
            </m:r>
          </m:den>
        </m:f>
        <m:r>
          <w:rPr>
            <w:rFonts w:ascii="Cambria Math" w:hAnsi="Cambria Math"/>
            <w:szCs w:val="24"/>
          </w:rPr>
          <m:t>+</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z</m:t>
                    </m:r>
                  </m:e>
                </m:d>
                <m:r>
                  <w:rPr>
                    <w:rFonts w:ascii="Cambria Math" w:hAnsi="Cambria Math"/>
                    <w:i/>
                    <w:position w:val="-6"/>
                    <w:szCs w:val="24"/>
                  </w:rPr>
                  <w:object w:dxaOrig="193" w:dyaOrig="344" w14:anchorId="3C071554">
                    <v:shape id="_x0000_i1028" type="#_x0000_t75" style="width:9.75pt;height:17.25pt" o:ole="">
                      <v:imagedata r:id="rId13" o:title=""/>
                    </v:shape>
                    <o:OLEObject Type="Embed" ProgID="Equation.3" ShapeID="_x0000_i1028" DrawAspect="Content" ObjectID="_1542364136" r:id="rId14"/>
                  </w:object>
                </m:r>
                <m:d>
                  <m:dPr>
                    <m:ctrlPr>
                      <w:rPr>
                        <w:rFonts w:ascii="Cambria Math" w:hAnsi="Cambria Math"/>
                        <w:i/>
                        <w:szCs w:val="24"/>
                      </w:rPr>
                    </m:ctrlPr>
                  </m:dPr>
                  <m:e>
                    <m:r>
                      <w:rPr>
                        <w:rFonts w:ascii="Cambria Math" w:hAnsi="Cambria Math"/>
                        <w:szCs w:val="24"/>
                      </w:rPr>
                      <m:t>z</m:t>
                    </m:r>
                  </m:e>
                </m:d>
                <m:r>
                  <w:rPr>
                    <w:rFonts w:ascii="Cambria Math" w:hAnsi="Cambria Math"/>
                    <w:szCs w:val="24"/>
                  </w:rPr>
                  <m:t>dz</m:t>
                </m:r>
              </m:e>
            </m:nary>
          </m:num>
          <m:den>
            <m:r>
              <w:rPr>
                <w:rFonts w:ascii="Cambria Math" w:hAnsi="Cambria Math"/>
                <w:szCs w:val="24"/>
              </w:rPr>
              <m:t>R</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76523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3</w:t>
      </w:r>
      <w:r w:rsidR="0076523B" w:rsidRPr="006947B3">
        <w:rPr>
          <w:rFonts w:ascii="Times New Roman" w:hAnsi="Times New Roman"/>
          <w:szCs w:val="24"/>
        </w:rPr>
        <w:t>)</w:t>
      </w:r>
    </w:p>
    <w:p w14:paraId="3222CD26" w14:textId="77777777" w:rsidR="0076523B" w:rsidRPr="006947B3" w:rsidRDefault="001A274A" w:rsidP="00282CAF">
      <w:pPr>
        <w:autoSpaceDE w:val="0"/>
        <w:autoSpaceDN w:val="0"/>
        <w:adjustRightInd w:val="0"/>
        <w:spacing w:after="0"/>
        <w:ind w:left="3600"/>
        <w:rPr>
          <w:rFonts w:ascii="Times New Roman" w:hAnsi="Times New Roman"/>
          <w:b/>
          <w:szCs w:val="24"/>
        </w:rPr>
      </w:pPr>
      <w:r w:rsidRPr="006947B3">
        <w:rPr>
          <w:rFonts w:ascii="Times New Roman" w:hAnsi="Times New Roman"/>
          <w:szCs w:val="24"/>
        </w:rPr>
        <w:t xml:space="preserve">   </w:t>
      </w:r>
      <w:r w:rsidR="0076523B" w:rsidRPr="006947B3">
        <w:rPr>
          <w:rFonts w:ascii="Times New Roman" w:hAnsi="Times New Roman"/>
          <w:b/>
          <w:szCs w:val="24"/>
        </w:rPr>
        <w:t>a</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b/>
          <w:szCs w:val="24"/>
        </w:rPr>
        <w:t>b</w:t>
      </w:r>
    </w:p>
    <w:p w14:paraId="7C24F31B" w14:textId="77777777" w:rsidR="001A274A" w:rsidRPr="006947B3" w:rsidRDefault="001A274A" w:rsidP="00282CAF">
      <w:pPr>
        <w:autoSpaceDE w:val="0"/>
        <w:autoSpaceDN w:val="0"/>
        <w:adjustRightInd w:val="0"/>
        <w:spacing w:after="0"/>
        <w:ind w:left="3600"/>
        <w:rPr>
          <w:rFonts w:ascii="Times New Roman" w:hAnsi="Times New Roman"/>
          <w:szCs w:val="24"/>
        </w:rPr>
      </w:pPr>
    </w:p>
    <w:p w14:paraId="308F5DE0" w14:textId="77777777" w:rsidR="00381EEB" w:rsidRPr="006947B3" w:rsidRDefault="0076523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        </w:t>
      </w:r>
      <w:r w:rsidR="00381EEB" w:rsidRPr="006947B3">
        <w:rPr>
          <w:rFonts w:ascii="Times New Roman" w:hAnsi="Times New Roman"/>
          <w:szCs w:val="24"/>
        </w:rPr>
        <w:t xml:space="preserve">where term a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381EEB" w:rsidRPr="006947B3">
        <w:rPr>
          <w:rFonts w:ascii="Times New Roman" w:hAnsi="Times New Roman"/>
          <w:szCs w:val="24"/>
        </w:rPr>
        <w:t xml:space="preserve"> was the plant density at the source center (10 plants/m</w:t>
      </w:r>
      <w:r w:rsidR="00381EEB" w:rsidRPr="006947B3">
        <w:rPr>
          <w:rFonts w:ascii="Times New Roman" w:hAnsi="Times New Roman"/>
          <w:szCs w:val="24"/>
          <w:vertAlign w:val="superscript"/>
        </w:rPr>
        <w:t>2</w:t>
      </w:r>
      <w:r w:rsidR="00381EEB" w:rsidRPr="006947B3">
        <w:rPr>
          <w:rFonts w:ascii="Times New Roman" w:hAnsi="Times New Roman"/>
          <w:szCs w:val="24"/>
        </w:rPr>
        <w:t>). This equation assumes that the source area is of uniform properties. However, as shown in Fig. 1, the plant density of the field varied from about 10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center of the field to less than 2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edge of the source field. In order to take into account the effect of the variation of plant density, we divided the R into several segments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 xml:space="preserve">i </w:t>
      </w:r>
      <w:r w:rsidR="00381EEB" w:rsidRPr="006947B3">
        <w:rPr>
          <w:rFonts w:ascii="Times New Roman" w:hAnsi="Times New Roman"/>
          <w:szCs w:val="24"/>
        </w:rPr>
        <w:t xml:space="preserve">at different density areas, and then scaled the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i</w:t>
      </w:r>
      <w:r w:rsidR="00381EEB" w:rsidRPr="006947B3">
        <w:rPr>
          <w:rFonts w:ascii="Times New Roman" w:hAnsi="Times New Roman"/>
          <w:szCs w:val="24"/>
        </w:rPr>
        <w:t xml:space="preserve"> to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scaled, i</w:t>
      </w:r>
      <w:r w:rsidR="00381EEB" w:rsidRPr="006947B3">
        <w:rPr>
          <w:rFonts w:ascii="Times New Roman" w:hAnsi="Times New Roman"/>
          <w:szCs w:val="24"/>
        </w:rPr>
        <w:t xml:space="preserve"> with respect to the corresponding plant density:</w:t>
      </w:r>
    </w:p>
    <w:p w14:paraId="07113903" w14:textId="77777777" w:rsidR="00381EEB" w:rsidRPr="006947B3" w:rsidRDefault="00AC6799" w:rsidP="00282CAF">
      <w:pPr>
        <w:autoSpaceDE w:val="0"/>
        <w:autoSpaceDN w:val="0"/>
        <w:adjustRightInd w:val="0"/>
        <w:spacing w:after="0" w:line="360" w:lineRule="auto"/>
        <w:jc w:val="center"/>
        <w:rPr>
          <w:rFonts w:ascii="Times New Roman" w:hAnsi="Times New Roman"/>
          <w:szCs w:val="24"/>
        </w:rPr>
      </w:pPr>
      <m:oMath>
        <m:r>
          <m:rPr>
            <m:sty m:val="p"/>
          </m:rPr>
          <w:rPr>
            <w:rFonts w:ascii="Cambria Math" w:hAnsi="Cambria Math"/>
            <w:szCs w:val="24"/>
          </w:rPr>
          <m:t>∆R</m:t>
        </m:r>
        <m:r>
          <m:rPr>
            <m:sty m:val="p"/>
          </m:rPr>
          <w:rPr>
            <w:rFonts w:ascii="Cambria Math" w:hAnsi="Cambria Math"/>
            <w:szCs w:val="24"/>
            <w:vertAlign w:val="subscript"/>
          </w:rPr>
          <m:t>scaled,i</m:t>
        </m:r>
        <m:r>
          <m:rPr>
            <m:sty m:val="p"/>
          </m:rPr>
          <w:rPr>
            <w:rFonts w:ascii="Cambria Math" w:hAnsi="Cambria Math"/>
            <w:szCs w:val="24"/>
          </w:rPr>
          <m:t xml:space="preserve"> </m:t>
        </m:r>
        <m:r>
          <w:rPr>
            <w:rFonts w:ascii="Cambria Math" w:hAnsi="Cambria Math"/>
            <w:szCs w:val="24"/>
          </w:rPr>
          <m:t>=∆R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den>
        </m:f>
      </m:oMath>
      <w:r w:rsidR="00381EE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4</w:t>
      </w:r>
      <w:r w:rsidR="00381EEB" w:rsidRPr="006947B3">
        <w:rPr>
          <w:rFonts w:ascii="Times New Roman" w:hAnsi="Times New Roman"/>
          <w:szCs w:val="24"/>
        </w:rPr>
        <w:t>)</w:t>
      </w:r>
    </w:p>
    <w:p w14:paraId="3AC4EB60" w14:textId="77777777" w:rsidR="00381EEB" w:rsidRPr="006947B3" w:rsidRDefault="00381EE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is the density at the center of the field (9.5 plants/m</w:t>
      </w:r>
      <w:r w:rsidRPr="006947B3">
        <w:rPr>
          <w:rFonts w:ascii="Times New Roman" w:hAnsi="Times New Roman"/>
          <w:szCs w:val="24"/>
          <w:vertAlign w:val="superscript"/>
        </w:rPr>
        <w:t>2</w:t>
      </w:r>
      <w:r w:rsidRPr="006947B3">
        <w:rPr>
          <w:rFonts w:ascii="Times New Roman" w:hAnsi="Times New Roman"/>
          <w:szCs w:val="24"/>
        </w:rPr>
        <w:t>) as mentioned before and</w:t>
      </w:r>
    </w:p>
    <w:p w14:paraId="189469F0" w14:textId="75A260CE" w:rsidR="00C147B9" w:rsidRPr="006947B3" w:rsidRDefault="00663189" w:rsidP="00056E9E">
      <w:pPr>
        <w:spacing w:line="480" w:lineRule="auto"/>
        <w:rPr>
          <w:rFonts w:ascii="Times New Roman" w:hAnsi="Times New Roman"/>
          <w:b/>
          <w:szCs w:val="24"/>
        </w:rPr>
      </w:pP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oMath>
      <w:r w:rsidR="00381EEB" w:rsidRPr="006947B3">
        <w:rPr>
          <w:rFonts w:ascii="Times New Roman" w:hAnsi="Times New Roman"/>
          <w:szCs w:val="24"/>
        </w:rPr>
        <w:t xml:space="preserve"> is the density at the location i. The </w:t>
      </w:r>
      <w:r w:rsidR="00381EEB" w:rsidRPr="006947B3">
        <w:rPr>
          <w:rFonts w:ascii="Times New Roman" w:hAnsi="Times New Roman"/>
          <w:i/>
          <w:szCs w:val="24"/>
        </w:rPr>
        <w:t>R</w:t>
      </w:r>
      <w:r w:rsidR="00381EEB" w:rsidRPr="006947B3">
        <w:rPr>
          <w:rFonts w:ascii="Times New Roman" w:hAnsi="Times New Roman"/>
          <w:szCs w:val="24"/>
        </w:rPr>
        <w:t xml:space="preserve"> in equation 3 is the summation of</w:t>
      </w:r>
      <m:oMath>
        <m:r>
          <w:rPr>
            <w:rFonts w:ascii="Cambria Math" w:hAnsi="Cambria Math"/>
            <w:szCs w:val="24"/>
          </w:rPr>
          <m:t xml:space="preserve"> ∆R</m:t>
        </m:r>
      </m:oMath>
      <w:r w:rsidR="00381EEB" w:rsidRPr="006947B3">
        <w:rPr>
          <w:rFonts w:ascii="Times New Roman" w:hAnsi="Times New Roman"/>
          <w:szCs w:val="24"/>
          <w:vertAlign w:val="subscript"/>
        </w:rPr>
        <w:t>scaled, i</w:t>
      </w:r>
      <w:r w:rsidR="00381EEB" w:rsidRPr="006947B3">
        <w:rPr>
          <w:rFonts w:ascii="Times New Roman" w:hAnsi="Times New Roman"/>
          <w:szCs w:val="24"/>
        </w:rPr>
        <w:t>.</w:t>
      </w:r>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6947B3">
        <w:rPr>
          <w:rFonts w:ascii="Times New Roman" w:hAnsi="Times New Roman"/>
          <w:szCs w:val="24"/>
          <w:lang w:eastAsia="zh-CN"/>
        </w:rPr>
        <w:t>seed</w:t>
      </w:r>
      <w:r w:rsidRPr="006947B3">
        <w:rPr>
          <w:rFonts w:ascii="Times New Roman" w:hAnsi="Times New Roman"/>
          <w:szCs w:val="24"/>
          <w:lang w:eastAsia="zh-CN"/>
        </w:rPr>
        <w:t xml:space="preserve"> vertical transport), the ratio of concentration at the field edge to that at the field center canopy height (horizontal transport), the ratio of  deposition at different 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w:t>
      </w:r>
      <w:r w:rsidRPr="006947B3">
        <w:rPr>
          <w:rFonts w:ascii="Times New Roman" w:hAnsi="Times New Roman"/>
          <w:szCs w:val="24"/>
          <w:lang w:eastAsia="zh-CN"/>
        </w:rPr>
        <w:lastRenderedPageBreak/>
        <w:t xml:space="preserve">of the balloon-measured concentration at different downwind distances to the center concentration at canopy height (horizontal transport).  </w:t>
      </w:r>
    </w:p>
    <w:p w14:paraId="76159A08" w14:textId="461930A1" w:rsidR="00056E9E"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lastRenderedPageBreak/>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5"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212" w:name="OLE_LINK12"/>
      <w:bookmarkStart w:id="213"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5pt;height:19.5pt" o:ole="">
            <v:imagedata r:id="rId16" o:title=""/>
          </v:shape>
          <o:OLEObject Type="Embed" ProgID="Equation.3" ShapeID="_x0000_i1029" DrawAspect="Content" ObjectID="_1542364137" r:id="rId17"/>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5)</w:t>
      </w:r>
    </w:p>
    <w:p w14:paraId="0FDB6936" w14:textId="7398D8DF" w:rsidR="00751D85" w:rsidRPr="00C17972" w:rsidRDefault="00E3652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212"/>
    <w:bookmarkEnd w:id="213"/>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663189"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663189"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663189"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663189"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663189"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419CFD5C" w14:textId="77777777" w:rsidR="00651786" w:rsidRPr="00651786" w:rsidRDefault="00651786" w:rsidP="00651786">
      <w:pPr>
        <w:rPr>
          <w:rFonts w:ascii="Times New Roman" w:hAnsi="Times New Roman"/>
          <w:sz w:val="18"/>
          <w:szCs w:val="18"/>
        </w:rPr>
      </w:pPr>
      <w:r w:rsidRPr="00651786">
        <w:rPr>
          <w:rFonts w:ascii="Times New Roman" w:hAnsi="Times New Roman"/>
          <w:b/>
          <w:sz w:val="18"/>
          <w:szCs w:val="18"/>
        </w:rPr>
        <w:t>Table 3</w:t>
      </w:r>
      <w:r w:rsidRPr="00651786">
        <w:rPr>
          <w:rFonts w:ascii="Times New Roman" w:hAnsi="Times New Roman"/>
          <w:sz w:val="18"/>
          <w:szCs w:val="18"/>
        </w:rPr>
        <w:t>: Correlation coefficient (p value) of meteorological parameter and the ratio (concentration at different heights to canopy concentration at field center).   Number is the p value,</w:t>
      </w:r>
      <w:r w:rsidRPr="00651786">
        <w:t xml:space="preserve"> </w:t>
      </w:r>
      <w:r w:rsidRPr="00651786">
        <w:rPr>
          <w:rFonts w:ascii="Times New Roman" w:hAnsi="Times New Roman"/>
          <w:sz w:val="18"/>
          <w:szCs w:val="18"/>
        </w:rPr>
        <w:t xml:space="preserve">* means that the p value is less than 0.005, NS means that the p value is not significant. u*: friction velocity, m/s; </w:t>
      </w:r>
      <w:r w:rsidRPr="00651786">
        <w:rPr>
          <w:rFonts w:ascii="Times New Roman" w:hAnsi="Times New Roman"/>
          <w:i/>
          <w:sz w:val="18"/>
          <w:szCs w:val="18"/>
        </w:rPr>
        <w:t>ξ</w:t>
      </w:r>
      <w:r w:rsidRPr="00651786">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651786">
        <w:rPr>
          <w:rFonts w:ascii="Times New Roman" w:hAnsi="Times New Roman"/>
          <w:sz w:val="18"/>
          <w:szCs w:val="18"/>
        </w:rPr>
        <w:t xml:space="preserve"> : mean wind speed at anemometer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651786">
        <w:rPr>
          <w:rFonts w:ascii="Times New Roman" w:hAnsi="Times New Roman"/>
          <w:sz w:val="18"/>
          <w:szCs w:val="18"/>
        </w:rPr>
        <w:t>(3.3): mean vertical wind speed at anemometer height (3.3 m), m/s; T: air temperature, ºC; RH: relative humidity,%; SR: solar radiation, W/m</w:t>
      </w:r>
      <w:r w:rsidRPr="00651786">
        <w:rPr>
          <w:rFonts w:ascii="Times New Roman" w:hAnsi="Times New Roman"/>
          <w:sz w:val="18"/>
          <w:szCs w:val="18"/>
          <w:vertAlign w:val="superscript"/>
        </w:rPr>
        <w:t>2</w:t>
      </w:r>
      <w:r w:rsidRPr="00651786">
        <w:rPr>
          <w:rFonts w:ascii="Times New Roman" w:hAnsi="Times New Roman"/>
          <w:sz w:val="18"/>
          <w:szCs w:val="18"/>
        </w:rPr>
        <w:t>;  ‘</w:t>
      </w:r>
      <m:oMath>
        <m:r>
          <w:rPr>
            <w:rFonts w:ascii="Cambria Math" w:hAnsi="Cambria Math"/>
            <w:sz w:val="18"/>
            <w:szCs w:val="18"/>
          </w:rPr>
          <m:t>σ</m:t>
        </m:r>
      </m:oMath>
      <w:r w:rsidRPr="00651786" w:rsidDel="00872085">
        <w:rPr>
          <w:rFonts w:ascii="Times New Roman" w:hAnsi="Times New Roman"/>
          <w:sz w:val="18"/>
          <w:szCs w:val="18"/>
        </w:rPr>
        <w:t xml:space="preserve"> </w:t>
      </w:r>
      <w:r w:rsidRPr="00651786">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663189"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663189"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663189"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214"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214"/>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w:t>
      </w:r>
      <w:r w:rsidR="003F7093" w:rsidRPr="006947B3">
        <w:rPr>
          <w:rFonts w:ascii="Times New Roman" w:hAnsi="Times New Roman"/>
          <w:szCs w:val="24"/>
        </w:rPr>
        <w:t>t further distances (0-5</w:t>
      </w:r>
      <w:r w:rsidR="001C6381" w:rsidRPr="006947B3">
        <w:rPr>
          <w:rFonts w:ascii="Times New Roman" w:hAnsi="Times New Roman"/>
          <w:szCs w:val="24"/>
        </w:rPr>
        <w:t>0</w:t>
      </w:r>
      <w:r w:rsidR="003F7093" w:rsidRPr="006947B3">
        <w:rPr>
          <w:rFonts w:ascii="Times New Roman" w:hAnsi="Times New Roman"/>
          <w:szCs w:val="24"/>
        </w:rPr>
        <w:t xml:space="preserve"> m)</w:t>
      </w:r>
      <w:r w:rsidR="00923422" w:rsidRPr="006947B3">
        <w:rPr>
          <w:rFonts w:ascii="Times New Roman" w:hAnsi="Times New Roman"/>
          <w:szCs w:val="24"/>
        </w:rPr>
        <w:t xml:space="preserve">, </w:t>
      </w:r>
      <w:r w:rsidR="00D07673" w:rsidRPr="006947B3">
        <w:rPr>
          <w:rFonts w:ascii="Times New Roman" w:hAnsi="Times New Roman"/>
          <w:szCs w:val="24"/>
        </w:rPr>
        <w:t>seed</w:t>
      </w:r>
      <w:r w:rsidR="00134947" w:rsidRPr="006947B3">
        <w:rPr>
          <w:rFonts w:ascii="Times New Roman" w:hAnsi="Times New Roman"/>
          <w:szCs w:val="24"/>
        </w:rPr>
        <w:t xml:space="preserve"> conc</w:t>
      </w:r>
      <w:r w:rsidR="00F80577" w:rsidRPr="006947B3">
        <w:rPr>
          <w:rFonts w:ascii="Times New Roman" w:hAnsi="Times New Roman"/>
          <w:szCs w:val="24"/>
        </w:rPr>
        <w:t>en</w:t>
      </w:r>
      <w:r w:rsidR="00134947" w:rsidRPr="006947B3">
        <w:rPr>
          <w:rFonts w:ascii="Times New Roman" w:hAnsi="Times New Roman"/>
          <w:szCs w:val="24"/>
        </w:rPr>
        <w:t xml:space="preserve">tration was </w:t>
      </w:r>
      <w:r w:rsidR="000A1AA6" w:rsidRPr="006947B3">
        <w:rPr>
          <w:rFonts w:ascii="Times New Roman" w:hAnsi="Times New Roman"/>
          <w:szCs w:val="24"/>
        </w:rPr>
        <w:t>positively</w:t>
      </w:r>
      <w:r w:rsidR="00134947" w:rsidRPr="006947B3">
        <w:rPr>
          <w:rFonts w:ascii="Times New Roman" w:hAnsi="Times New Roman"/>
          <w:szCs w:val="24"/>
        </w:rPr>
        <w:t xml:space="preserve"> </w:t>
      </w:r>
      <w:r w:rsidR="0004075B" w:rsidRPr="006947B3">
        <w:rPr>
          <w:rFonts w:ascii="Times New Roman" w:hAnsi="Times New Roman"/>
          <w:szCs w:val="24"/>
        </w:rPr>
        <w:t>related to wind speed and u*</w:t>
      </w:r>
      <w:r w:rsidR="00614EF0" w:rsidRPr="006947B3">
        <w:rPr>
          <w:rFonts w:ascii="Times New Roman" w:hAnsi="Times New Roman"/>
          <w:szCs w:val="24"/>
        </w:rPr>
        <w:t xml:space="preserve"> and negatively correlated to</w:t>
      </w:r>
      <w:r w:rsidR="0004075B" w:rsidRPr="006947B3">
        <w:rPr>
          <w:rFonts w:ascii="Times New Roman" w:hAnsi="Times New Roman"/>
          <w:szCs w:val="24"/>
        </w:rPr>
        <w:t xml:space="preserve"> vertical wind velocity</w:t>
      </w:r>
      <w:r w:rsidR="006379BF" w:rsidRPr="006947B3">
        <w:rPr>
          <w:rFonts w:ascii="Times New Roman" w:hAnsi="Times New Roman"/>
          <w:szCs w:val="24"/>
        </w:rPr>
        <w:t xml:space="preserve"> (Tab</w:t>
      </w:r>
      <w:r w:rsidR="00207BF7">
        <w:rPr>
          <w:rFonts w:ascii="Times New Roman" w:hAnsi="Times New Roman"/>
          <w:szCs w:val="24"/>
        </w:rPr>
        <w:t>le</w:t>
      </w:r>
      <w:r w:rsidR="006379BF" w:rsidRPr="006947B3">
        <w:rPr>
          <w:rFonts w:ascii="Times New Roman" w:hAnsi="Times New Roman"/>
          <w:szCs w:val="24"/>
        </w:rPr>
        <w:t xml:space="preserve"> 4)</w:t>
      </w:r>
      <w:r w:rsidR="0004075B" w:rsidRPr="006947B3">
        <w:rPr>
          <w:rFonts w:ascii="Times New Roman" w:hAnsi="Times New Roman"/>
          <w:szCs w:val="24"/>
        </w:rPr>
        <w:t>.</w:t>
      </w:r>
      <w:r w:rsidR="00283565" w:rsidRPr="006947B3">
        <w:rPr>
          <w:rFonts w:ascii="Times New Roman" w:hAnsi="Times New Roman"/>
          <w:szCs w:val="24"/>
        </w:rPr>
        <w:t xml:space="preserve"> </w:t>
      </w:r>
      <w:r w:rsidR="00ED2DDB" w:rsidRPr="006947B3">
        <w:rPr>
          <w:rFonts w:ascii="Times New Roman" w:hAnsi="Times New Roman"/>
          <w:szCs w:val="24"/>
        </w:rPr>
        <w:t>This implies that s</w:t>
      </w:r>
      <w:r w:rsidR="00283565" w:rsidRPr="006947B3">
        <w:rPr>
          <w:rFonts w:ascii="Times New Roman" w:hAnsi="Times New Roman"/>
          <w:szCs w:val="24"/>
        </w:rPr>
        <w:t xml:space="preserve">tronger wind </w:t>
      </w:r>
      <w:r w:rsidR="00732D0A" w:rsidRPr="006947B3">
        <w:rPr>
          <w:rFonts w:ascii="Times New Roman" w:hAnsi="Times New Roman"/>
          <w:szCs w:val="24"/>
        </w:rPr>
        <w:t xml:space="preserve">and weaker vertical wind </w:t>
      </w:r>
      <w:r w:rsidR="00ED2DDB" w:rsidRPr="006947B3">
        <w:rPr>
          <w:rFonts w:ascii="Times New Roman" w:hAnsi="Times New Roman"/>
          <w:szCs w:val="24"/>
        </w:rPr>
        <w:t xml:space="preserve">may have </w:t>
      </w:r>
      <w:r w:rsidR="00996668" w:rsidRPr="006947B3">
        <w:rPr>
          <w:rFonts w:ascii="Times New Roman" w:hAnsi="Times New Roman"/>
          <w:szCs w:val="24"/>
        </w:rPr>
        <w:t>transported</w:t>
      </w:r>
      <w:r w:rsidR="00ED2DDB" w:rsidRPr="006947B3">
        <w:rPr>
          <w:rFonts w:ascii="Times New Roman" w:hAnsi="Times New Roman"/>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663189"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663189"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663189"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663189"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663189"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663189"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663189"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663189"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663189"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215" w:name="OLE_LINK6"/>
      <w:bookmarkStart w:id="216" w:name="OLE_LINK7"/>
      <w:bookmarkStart w:id="217" w:name="OLE_LINK8"/>
      <w:bookmarkStart w:id="218" w:name="OLE_LINK9"/>
      <w:bookmarkStart w:id="219" w:name="OLE_LINK10"/>
      <w:r w:rsidR="008F511F" w:rsidRPr="006947B3">
        <w:rPr>
          <w:rFonts w:ascii="Times New Roman" w:eastAsia="CMR12" w:hAnsi="Times New Roman"/>
          <w:szCs w:val="24"/>
        </w:rPr>
        <w:t xml:space="preserve">Bonferroni </w:t>
      </w:r>
      <w:bookmarkEnd w:id="215"/>
      <w:bookmarkEnd w:id="216"/>
      <w:bookmarkEnd w:id="217"/>
      <w:bookmarkEnd w:id="218"/>
      <w:bookmarkEnd w:id="219"/>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220" w:name="OLE_LINK16"/>
      <w:bookmarkStart w:id="221" w:name="OLE_LINK17"/>
      <w:bookmarkStart w:id="222" w:name="OLE_LINK18"/>
      <w:r w:rsidRPr="006947B3">
        <w:rPr>
          <w:rFonts w:ascii="Times New Roman" w:hAnsi="Times New Roman"/>
        </w:rPr>
        <w:t>University of Illinois at Urbana-Champaign</w:t>
      </w:r>
      <w:bookmarkEnd w:id="220"/>
      <w:bookmarkEnd w:id="221"/>
      <w:bookmarkEnd w:id="222"/>
      <w:r w:rsidRPr="006947B3">
        <w:rPr>
          <w:rFonts w:ascii="Times New Roman" w:hAnsi="Times New Roman"/>
        </w:rPr>
        <w:t xml:space="preserve">. The authors thank Dr. </w:t>
      </w:r>
      <w:bookmarkStart w:id="223" w:name="OLE_LINK19"/>
      <w:r w:rsidRPr="006947B3">
        <w:rPr>
          <w:rFonts w:ascii="Times New Roman" w:hAnsi="Times New Roman"/>
        </w:rPr>
        <w:t xml:space="preserve">Adam Davis </w:t>
      </w:r>
      <w:bookmarkEnd w:id="223"/>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D53287" w14:textId="77777777" w:rsidR="007F7620" w:rsidRDefault="007F7620">
      <w:r>
        <w:separator/>
      </w:r>
    </w:p>
    <w:p w14:paraId="4400390A" w14:textId="77777777" w:rsidR="007F7620" w:rsidRDefault="007F7620"/>
  </w:endnote>
  <w:endnote w:type="continuationSeparator" w:id="0">
    <w:p w14:paraId="239C82D9" w14:textId="77777777" w:rsidR="007F7620" w:rsidRDefault="007F7620">
      <w:r>
        <w:continuationSeparator/>
      </w:r>
    </w:p>
    <w:p w14:paraId="46549633" w14:textId="77777777" w:rsidR="007F7620" w:rsidRDefault="007F76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embedRegular r:id="rId1" w:fontKey="{3D94A248-00BB-4BCD-9097-FBD9F377BAB8}"/>
    <w:embedBold r:id="rId2" w:fontKey="{34EA7727-7677-4964-9676-8E96070D2C45}"/>
    <w:embedItalic r:id="rId3" w:fontKey="{9C879BF6-4B2F-49EF-B31B-09F3FA1AEE3D}"/>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4" w:subsetted="1" w:fontKey="{7F991ECE-F920-48D1-8FC3-9B53385E465D}"/>
    <w:embedItalic r:id="rId5" w:subsetted="1" w:fontKey="{71AA7DB3-C6F8-444B-BA30-1E2F5CAC68A4}"/>
    <w:embedBoldItalic r:id="rId6" w:subsetted="1" w:fontKey="{56F926F9-2CA1-4836-A04F-DB4E2853ED71}"/>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663189" w:rsidRDefault="00663189">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663189" w:rsidRDefault="00663189">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663189" w:rsidRDefault="00663189">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663189" w:rsidRDefault="00663189">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663189" w:rsidRDefault="00663189">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663189" w:rsidRDefault="00663189">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663189" w:rsidRDefault="006631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663189" w:rsidRDefault="00663189">
    <w:pPr>
      <w:pStyle w:val="Footer"/>
      <w:ind w:right="360"/>
    </w:pPr>
  </w:p>
  <w:p w14:paraId="75C2344E" w14:textId="77777777" w:rsidR="00663189" w:rsidRDefault="00663189"/>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422303DD" w:rsidR="00663189" w:rsidRDefault="006631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67784">
      <w:rPr>
        <w:rStyle w:val="PageNumber"/>
        <w:noProof/>
      </w:rPr>
      <w:t>9</w:t>
    </w:r>
    <w:r>
      <w:rPr>
        <w:rStyle w:val="PageNumber"/>
      </w:rPr>
      <w:fldChar w:fldCharType="end"/>
    </w:r>
  </w:p>
  <w:p w14:paraId="7DBBFD16" w14:textId="77777777" w:rsidR="00663189" w:rsidRDefault="00663189">
    <w:pPr>
      <w:pStyle w:val="Footer"/>
      <w:ind w:right="360"/>
    </w:pPr>
  </w:p>
  <w:p w14:paraId="2FE9423C" w14:textId="77777777" w:rsidR="00663189" w:rsidRDefault="0066318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0A459D" w14:textId="77777777" w:rsidR="007F7620" w:rsidRDefault="007F7620">
      <w:r>
        <w:separator/>
      </w:r>
    </w:p>
    <w:p w14:paraId="4A1D7A91" w14:textId="77777777" w:rsidR="007F7620" w:rsidRDefault="007F7620"/>
  </w:footnote>
  <w:footnote w:type="continuationSeparator" w:id="0">
    <w:p w14:paraId="120D5112" w14:textId="77777777" w:rsidR="007F7620" w:rsidRDefault="007F7620">
      <w:r>
        <w:continuationSeparator/>
      </w:r>
    </w:p>
    <w:p w14:paraId="23EBCC80" w14:textId="77777777" w:rsidR="007F7620" w:rsidRDefault="007F7620"/>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663189" w:rsidRDefault="00663189"/>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TrueTypeFonts/>
  <w:saveSubsetFonts/>
  <w:bordersDoNotSurroundHeader/>
  <w:bordersDoNotSurroundFooter/>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27CD"/>
    <w:rsid w:val="000728FA"/>
    <w:rsid w:val="00072A34"/>
    <w:rsid w:val="00073A3D"/>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4FA6"/>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602"/>
    <w:rsid w:val="000E5844"/>
    <w:rsid w:val="000E5D71"/>
    <w:rsid w:val="000E6E18"/>
    <w:rsid w:val="000E75E3"/>
    <w:rsid w:val="000E7C0E"/>
    <w:rsid w:val="000E7C37"/>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57F48"/>
    <w:rsid w:val="001608D1"/>
    <w:rsid w:val="001610AE"/>
    <w:rsid w:val="00162431"/>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2170"/>
    <w:rsid w:val="0018310B"/>
    <w:rsid w:val="00184B06"/>
    <w:rsid w:val="001858DC"/>
    <w:rsid w:val="00186AC5"/>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19C8"/>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784"/>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4C53"/>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6A1"/>
    <w:rsid w:val="003E4828"/>
    <w:rsid w:val="003E5207"/>
    <w:rsid w:val="003E5921"/>
    <w:rsid w:val="003E6FA6"/>
    <w:rsid w:val="003E766A"/>
    <w:rsid w:val="003E79F1"/>
    <w:rsid w:val="003E7E5A"/>
    <w:rsid w:val="003F340E"/>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731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2A5"/>
    <w:rsid w:val="004564CF"/>
    <w:rsid w:val="004573E3"/>
    <w:rsid w:val="004578D9"/>
    <w:rsid w:val="004601AA"/>
    <w:rsid w:val="0046134D"/>
    <w:rsid w:val="00461AA3"/>
    <w:rsid w:val="00463251"/>
    <w:rsid w:val="00463CE5"/>
    <w:rsid w:val="004643BC"/>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3A0F"/>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020D"/>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DB"/>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786"/>
    <w:rsid w:val="00651AA8"/>
    <w:rsid w:val="00652899"/>
    <w:rsid w:val="006532A9"/>
    <w:rsid w:val="0065362A"/>
    <w:rsid w:val="006557B0"/>
    <w:rsid w:val="006561BE"/>
    <w:rsid w:val="006577BF"/>
    <w:rsid w:val="00660184"/>
    <w:rsid w:val="00661798"/>
    <w:rsid w:val="00663189"/>
    <w:rsid w:val="00663CF6"/>
    <w:rsid w:val="00665126"/>
    <w:rsid w:val="00666D33"/>
    <w:rsid w:val="006674C8"/>
    <w:rsid w:val="00670922"/>
    <w:rsid w:val="006718FD"/>
    <w:rsid w:val="00671E3D"/>
    <w:rsid w:val="00671FA2"/>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059"/>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8791B"/>
    <w:rsid w:val="00787BC2"/>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7F7620"/>
    <w:rsid w:val="0080079B"/>
    <w:rsid w:val="00803489"/>
    <w:rsid w:val="00805AF5"/>
    <w:rsid w:val="0080634D"/>
    <w:rsid w:val="00806382"/>
    <w:rsid w:val="00806F3B"/>
    <w:rsid w:val="00806F64"/>
    <w:rsid w:val="00807386"/>
    <w:rsid w:val="00807C5B"/>
    <w:rsid w:val="0081022F"/>
    <w:rsid w:val="00810FE7"/>
    <w:rsid w:val="008124F4"/>
    <w:rsid w:val="008128BE"/>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59E"/>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0780D"/>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152"/>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6FFA"/>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2296"/>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0781"/>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B5C8C"/>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420"/>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168F"/>
    <w:rsid w:val="00CB2614"/>
    <w:rsid w:val="00CB2ACE"/>
    <w:rsid w:val="00CB3650"/>
    <w:rsid w:val="00CB3676"/>
    <w:rsid w:val="00CC0455"/>
    <w:rsid w:val="00CC135F"/>
    <w:rsid w:val="00CC1835"/>
    <w:rsid w:val="00CC4120"/>
    <w:rsid w:val="00CC56B2"/>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CF5271"/>
    <w:rsid w:val="00D01C80"/>
    <w:rsid w:val="00D0596F"/>
    <w:rsid w:val="00D064C6"/>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212"/>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1E47"/>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698"/>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3AA"/>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63CF"/>
    <w:rsid w:val="00F763D5"/>
    <w:rsid w:val="00F767FF"/>
    <w:rsid w:val="00F7769C"/>
    <w:rsid w:val="00F77B76"/>
    <w:rsid w:val="00F801CD"/>
    <w:rsid w:val="00F8044C"/>
    <w:rsid w:val="00F80577"/>
    <w:rsid w:val="00F80637"/>
    <w:rsid w:val="00F80901"/>
    <w:rsid w:val="00F80936"/>
    <w:rsid w:val="00F8224F"/>
    <w:rsid w:val="00F82473"/>
    <w:rsid w:val="00F841D0"/>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google.com/search?biw=1517&amp;bih=741&amp;q=logarithmic&amp;spell=1&amp;sa=X&amp;ei=40_FU8flJ8mVyAT5i4H4Aw&amp;ved=0CBoQvwUoAA" TargetMode="External"/><Relationship Id="rId23"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1.bin"/><Relationship Id="rId22" Type="http://schemas.microsoft.com/office/2011/relationships/people" Target="peop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70627-938F-43B7-B25A-678C433E4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477</Words>
  <Characters>93919</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0176</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2</cp:revision>
  <cp:lastPrinted>2011-04-15T21:20:00Z</cp:lastPrinted>
  <dcterms:created xsi:type="dcterms:W3CDTF">2016-12-04T19:39:00Z</dcterms:created>
  <dcterms:modified xsi:type="dcterms:W3CDTF">2016-12-04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